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rsidR="008B348F" w:rsidRPr="008B348F" w:rsidRDefault="008B348F" w:rsidP="008B348F">
      <w:pPr>
        <w:jc w:val="center"/>
        <w:rPr>
          <w:b/>
        </w:rPr>
      </w:pPr>
    </w:p>
    <w:p w:rsidR="008B348F" w:rsidRPr="008B348F" w:rsidRDefault="008B348F" w:rsidP="008B348F">
      <w:pPr>
        <w:jc w:val="center"/>
        <w:rPr>
          <w:b/>
        </w:rPr>
      </w:pPr>
      <w:r w:rsidRPr="008B348F">
        <w:rPr>
          <w:b/>
        </w:rPr>
        <w:t xml:space="preserve">Byron C. Jaeger, Shakia T. Hardy, Paul Muntner, Paul Whelton </w:t>
      </w:r>
    </w:p>
    <w:p w:rsidR="008B348F" w:rsidRPr="008B348F" w:rsidRDefault="008B348F" w:rsidP="008B348F">
      <w:pPr>
        <w:rPr>
          <w:b/>
        </w:rPr>
      </w:pPr>
      <w:r w:rsidRPr="008B348F">
        <w:rPr>
          <w:b/>
        </w:rPr>
        <w:br w:type="page"/>
      </w:r>
    </w:p>
    <w:p w:rsidR="008B348F" w:rsidRPr="008B348F" w:rsidRDefault="008B348F" w:rsidP="008B348F">
      <w:pPr>
        <w:rPr>
          <w:b/>
        </w:rPr>
      </w:pPr>
    </w:p>
    <w:p w:rsidR="008B348F" w:rsidRPr="008B348F" w:rsidRDefault="008B348F" w:rsidP="008B348F">
      <w:pPr>
        <w:rPr>
          <w:b/>
        </w:rPr>
      </w:pPr>
      <w:r w:rsidRPr="008B348F">
        <w:rPr>
          <w:b/>
        </w:rPr>
        <w:t xml:space="preserve">Main idea: </w:t>
      </w:r>
    </w:p>
    <w:p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rsidR="00B776BE" w:rsidRDefault="00792D29" w:rsidP="00792D29">
      <w:r w:rsidRPr="00792D29">
        <w:t>* For adults aged ≥65 years DBP is not used.</w:t>
      </w:r>
    </w:p>
    <w:p w:rsidR="00B776BE" w:rsidRDefault="00B776BE">
      <w:r>
        <w:br w:type="page"/>
      </w:r>
    </w:p>
    <w:p w:rsidR="00B776BE" w:rsidRPr="00B776BE" w:rsidRDefault="00B776BE" w:rsidP="00280E5D">
      <w:pPr>
        <w:spacing w:line="480" w:lineRule="auto"/>
        <w:rPr>
          <w:b/>
        </w:rPr>
      </w:pPr>
      <w:r w:rsidRPr="00B776BE">
        <w:rPr>
          <w:b/>
        </w:rPr>
        <w:lastRenderedPageBreak/>
        <w:t>METHODS</w:t>
      </w:r>
    </w:p>
    <w:p w:rsidR="00057C17" w:rsidRDefault="00B776BE" w:rsidP="00280E5D">
      <w:pPr>
        <w:spacing w:line="480" w:lineRule="auto"/>
      </w:pPr>
      <w:r w:rsidRPr="00B776BE">
        <w:t xml:space="preserve">NHANES </w:t>
      </w:r>
      <w:r w:rsidR="000947F0">
        <w:t xml:space="preserve">was designed to assess the health and nutritional status of the </w:t>
      </w:r>
      <w:r w:rsidR="00AF0A43">
        <w:t xml:space="preserve">non-institutionalized </w:t>
      </w:r>
      <w:r w:rsidR="000947F0">
        <w:t>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 xml:space="preserve">multistage probability sampling design to </w:t>
      </w:r>
      <w:r w:rsidR="00AF0A43">
        <w:t>select participants</w:t>
      </w:r>
      <w:r w:rsidRPr="00B776BE">
        <w:t>.</w:t>
      </w:r>
      <w:r w:rsidR="00A46343">
        <w:t xml:space="preserve"> Each cycle is independent with different participants recruited.</w:t>
      </w:r>
      <w:r w:rsidRPr="00B776BE">
        <w:t xml:space="preserve"> </w:t>
      </w:r>
      <w:r w:rsidR="00B61055">
        <w:t>For the current analysis, three cycles conducted from 2013-2014 through 2017-2018 were pooled</w:t>
      </w:r>
      <w:r w:rsidR="001D6D86">
        <w:t xml:space="preserve"> </w:t>
      </w:r>
      <w:r w:rsidR="00AF0A43">
        <w:t>for analysis</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rsidR="008B57E3" w:rsidRDefault="008B57E3" w:rsidP="00280E5D">
      <w:pPr>
        <w:spacing w:line="480" w:lineRule="auto"/>
      </w:pPr>
    </w:p>
    <w:p w:rsidR="00A46343" w:rsidRDefault="00A46343" w:rsidP="00280E5D">
      <w:pPr>
        <w:spacing w:line="480" w:lineRule="auto"/>
      </w:pPr>
      <w:r>
        <w:t xml:space="preserve">The current analysis </w:t>
      </w:r>
      <w:r w:rsidR="00253657">
        <w:t>was restricted to adults aged 40 to 79 years of age who complete the NHANES interview and examination (n = 9,937). Participants who did not have three SBP and DBP measurements (n = 565) and those who were missing information on age, race, sex</w:t>
      </w:r>
      <w:r w:rsidR="00C41907">
        <w:t xml:space="preserve">, </w:t>
      </w:r>
      <w:r w:rsidR="00253657">
        <w:t>total and high-density lipoprotein</w:t>
      </w:r>
      <w:r w:rsidR="00C41907">
        <w:t xml:space="preserve"> cholesterol, </w:t>
      </w:r>
      <w:r w:rsidR="00253657">
        <w:t>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rsidR="006124A0" w:rsidRDefault="006124A0" w:rsidP="00280E5D">
      <w:pPr>
        <w:spacing w:line="480" w:lineRule="auto"/>
      </w:pPr>
    </w:p>
    <w:p w:rsidR="00A46343" w:rsidRPr="00280E5D" w:rsidRDefault="00280E5D" w:rsidP="00280E5D">
      <w:pPr>
        <w:spacing w:line="480" w:lineRule="auto"/>
        <w:rPr>
          <w:b/>
          <w:i/>
        </w:rPr>
      </w:pPr>
      <w:r w:rsidRPr="00280E5D">
        <w:rPr>
          <w:b/>
          <w:i/>
        </w:rPr>
        <w:t>Data collection</w:t>
      </w:r>
    </w:p>
    <w:p w:rsidR="00C24C8A" w:rsidRDefault="00280E5D" w:rsidP="00280E5D">
      <w:pPr>
        <w:spacing w:line="480" w:lineRule="auto"/>
      </w:pPr>
      <w:r>
        <w:t xml:space="preserve">Data were </w:t>
      </w:r>
      <w:r w:rsidR="00AE79AD">
        <w:t>collected</w:t>
      </w:r>
      <w:r>
        <w:t xml:space="preserve"> during an in-home interview and a study visit completed at a mobile examination center. </w:t>
      </w:r>
      <w:r w:rsidR="00C24C8A">
        <w:t xml:space="preserve">Survey participants’ age, sex, race/ethnicity, </w:t>
      </w:r>
      <w:r w:rsidR="00C41907">
        <w:t>antihypertensive medication use, oral glucose lowering medication or insulin</w:t>
      </w:r>
      <w:r w:rsidR="00C41907" w:rsidDel="00C41907">
        <w:t xml:space="preserve"> </w:t>
      </w:r>
      <w:r w:rsidR="00C24C8A">
        <w:t xml:space="preserve">use, smoking habits, and </w:t>
      </w:r>
      <w:r w:rsidR="00C752E3">
        <w:t>medical history were</w:t>
      </w:r>
      <w:r w:rsidR="00C24C8A">
        <w:t xml:space="preserve"> assessed </w:t>
      </w:r>
      <w:r w:rsidR="00AE79AD">
        <w:t xml:space="preserve">using </w:t>
      </w:r>
      <w:r w:rsidR="00C24C8A">
        <w:t>standardized questionnaires.</w:t>
      </w:r>
      <w:r w:rsidR="00C752E3">
        <w:t xml:space="preserve"> </w:t>
      </w:r>
      <w:r w:rsidR="00BB1026">
        <w:t xml:space="preserve">Medical history included questions about whether the participant had </w:t>
      </w:r>
      <w:r w:rsidR="00BB1026">
        <w:lastRenderedPageBreak/>
        <w:t>been told by a doctor</w:t>
      </w:r>
      <w:r w:rsidR="00C41907">
        <w:t xml:space="preserve"> or other health professional</w:t>
      </w:r>
      <w:r w:rsidR="00BB1026">
        <w:t xml:space="preserve"> that they had</w:t>
      </w:r>
      <w:r w:rsidR="00C752E3">
        <w:t xml:space="preserve"> </w:t>
      </w:r>
      <w:r w:rsidR="00BB1026">
        <w:t xml:space="preserve">heart failure, </w:t>
      </w:r>
      <w:r w:rsidR="00BB1026" w:rsidRPr="00BB1026">
        <w:t xml:space="preserve">stroke, </w:t>
      </w:r>
      <w:r w:rsidR="00AE79AD">
        <w:t xml:space="preserve">a </w:t>
      </w:r>
      <w:r w:rsidR="00BB1026" w:rsidRPr="00BB1026">
        <w:t>heart attack,</w:t>
      </w:r>
      <w:r w:rsidR="00BB1026">
        <w:t xml:space="preserve"> or</w:t>
      </w:r>
      <w:r w:rsidR="00BB1026" w:rsidRPr="00BB1026">
        <w:t xml:space="preserve"> coronary heart disease</w:t>
      </w:r>
      <w:r w:rsidR="00BB1026">
        <w:t>.</w:t>
      </w:r>
      <w:r w:rsidR="00FB35B7">
        <w:t xml:space="preserve"> </w:t>
      </w:r>
      <w:r w:rsidR="00AE79AD">
        <w:t>Blood and urine samples were collected during the medical examination. Of relevance to the current analysis, serum creatinine, s</w:t>
      </w:r>
      <w:r w:rsidR="00D12B3B">
        <w:t xml:space="preserve">erum glucose and </w:t>
      </w:r>
      <w:r w:rsidR="00E63E34" w:rsidRPr="00E63E34">
        <w:t>glycated hemoglobin (HbA1c)</w:t>
      </w:r>
      <w:r w:rsidR="00AE79AD">
        <w:t xml:space="preserve"> were measured</w:t>
      </w:r>
      <w:r w:rsidR="00E63E34">
        <w:t>.</w:t>
      </w:r>
      <w:r w:rsidR="00D12B3B">
        <w:t xml:space="preserve"> </w:t>
      </w:r>
      <w:r w:rsidR="00265ACF">
        <w:t xml:space="preserve">Diabetes was defined by fasting serum glucose ≥ 126 mg/dL, non-fasting glucose ≥ 200 mg/dL, HbA1c ≥ 6.5%, or self-reported use of insulin or oral glucose lowering medication.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r w:rsidR="00AE79AD">
        <w:t xml:space="preserve"> Urinary albumin and creatinine levels were measured and used to calculate the albumin-to-creatinine ratio (ACR).</w:t>
      </w:r>
      <w:r w:rsidR="00265ACF" w:rsidRPr="00265ACF">
        <w:t xml:space="preserve"> </w:t>
      </w:r>
      <w:r w:rsidR="00265ACF">
        <w:t>CKD was defined by an estimated glomerular filtration rate &lt; 60 ml/min/1.73m² or</w:t>
      </w:r>
      <w:r w:rsidR="00265ACF" w:rsidRPr="00265ACF">
        <w:t xml:space="preserve"> </w:t>
      </w:r>
      <w:r w:rsidR="00265ACF">
        <w:t>an ACR ≥ 30 mg/dL.</w:t>
      </w:r>
      <w:r w:rsidR="00466B4A">
        <w:t xml:space="preserve"> </w:t>
      </w:r>
      <w:r w:rsidR="00466B4A" w:rsidRPr="00466B4A">
        <w:t>Ten-year predicted risk for ASCVD was calculated using the pooled cohort risk equations.</w:t>
      </w:r>
      <w:r w:rsidR="00466B4A" w:rsidRPr="00466B4A">
        <w:fldChar w:fldCharType="begin"/>
      </w:r>
      <w:r w:rsidR="00466B4A" w:rsidRPr="00466B4A">
        <w:instrText xml:space="preserve"> ADDIN ZOTERO_ITEM CSL_CITATION {"citationID":"YfInqvWr","properties":{"formattedCitation":"(4)","plainCitation":"(4)","noteIndex":0},"citationItems":[{"id":108,"uris":["http://zotero.org/users/4391561/items/CQFM7YLN"],"uri":["http://zotero.org/users/4391561/items/CQFM7YLN"],"itemData":{"id":108,"type":"article-journal","container-title":"Journal of the American College of Cardiology","issue":"25 Part B","page":"2935–2959","source":"Google Scholar","title":"2013 ACC/AHA guideline on the assessment of cardiovascular risk: a report of the American College of Cardiology/American Heart Association Task Force on Practice Guidelines","title-short":"2013 ACC/AHA guideline on the assessment of cardiovascular risk","volume":"63","author":[{"family":"Goff","given":"David C."},{"family":"Lloyd-Jones","given":"Donald M."},{"family":"Bennett","given":"Glen"},{"family":"Coady","given":"Sean"},{"family":"D’Agostino","given":"Ralph B."},{"family":"Gibbons","given":"Raymond"},{"family":"Greenland","given":"Philip"},{"family":"Lackland","given":"Daniel T."},{"family":"Levy","given":"Daniel"},{"family":"O’Donnell","given":"Christopher J."}],"issued":{"date-parts":[["2014"]]}}}],"schema":"https://github.com/citation-style-language/schema/raw/master/csl-citation.json"} </w:instrText>
      </w:r>
      <w:r w:rsidR="00466B4A" w:rsidRPr="00466B4A">
        <w:fldChar w:fldCharType="separate"/>
      </w:r>
      <w:r w:rsidR="00466B4A" w:rsidRPr="00466B4A">
        <w:t>(4)</w:t>
      </w:r>
      <w:r w:rsidR="00466B4A" w:rsidRPr="00466B4A">
        <w:fldChar w:fldCharType="end"/>
      </w:r>
    </w:p>
    <w:p w:rsidR="006124A0" w:rsidRDefault="006124A0" w:rsidP="00280E5D">
      <w:pPr>
        <w:spacing w:line="480" w:lineRule="auto"/>
      </w:pPr>
    </w:p>
    <w:p w:rsidR="00BB1026" w:rsidRDefault="00BB1026" w:rsidP="00280E5D">
      <w:pPr>
        <w:spacing w:line="480" w:lineRule="auto"/>
      </w:pPr>
      <w:r>
        <w:rPr>
          <w:b/>
          <w:i/>
        </w:rPr>
        <w:t xml:space="preserve">Blood pressure measurement </w:t>
      </w:r>
    </w:p>
    <w:p w:rsidR="00084E99" w:rsidRPr="00084E99" w:rsidRDefault="00C41907" w:rsidP="00084E99">
      <w:pPr>
        <w:spacing w:line="480" w:lineRule="auto"/>
      </w:pPr>
      <w:r>
        <w:t xml:space="preserve">Physicians conducting study </w:t>
      </w:r>
      <w:r w:rsidR="00BC7685">
        <w:t>examinations</w:t>
      </w:r>
      <w:r>
        <w:t xml:space="preserve"> followed </w:t>
      </w:r>
      <w:r w:rsidR="00226778">
        <w:t xml:space="preserve">the same </w:t>
      </w:r>
      <w:r w:rsidR="00226778" w:rsidRPr="00226778">
        <w:t>protocol to measure SBP and DBP</w:t>
      </w:r>
      <w:r w:rsidR="00BC7685">
        <w:t xml:space="preserve"> in each NHANES cycle</w:t>
      </w:r>
      <w:r w:rsidR="00226778" w:rsidRPr="00226778">
        <w:t xml:space="preserve">. </w:t>
      </w:r>
      <w:r w:rsidR="00DD7C6A">
        <w:t>A</w:t>
      </w:r>
      <w:r w:rsidR="00226778">
        <w:t xml:space="preserve">fter </w:t>
      </w:r>
      <w:r w:rsidR="00DD7C6A">
        <w:t xml:space="preserve">survey participants </w:t>
      </w:r>
      <w:r w:rsidR="00263A46">
        <w:t xml:space="preserve">had rested </w:t>
      </w:r>
      <w:r w:rsidR="00226778">
        <w:t>5 mi</w:t>
      </w:r>
      <w:r w:rsidR="00DD7C6A">
        <w:t>nutes,</w:t>
      </w:r>
      <w:r w:rsidR="00226778">
        <w:t xml:space="preserve"> </w:t>
      </w:r>
      <w:r w:rsidR="00DD7C6A">
        <w:t xml:space="preserve">their </w:t>
      </w:r>
      <w:r w:rsidR="00226778">
        <w:t xml:space="preserve">BP was measured by a trained </w:t>
      </w:r>
      <w:r w:rsidR="002B13ED">
        <w:t xml:space="preserve">phys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rsidR="00DD7C6A">
        <w:t>at</w:t>
      </w:r>
      <w:r w:rsidR="00226778" w:rsidRPr="00226778">
        <w:t xml:space="preserve"> 30</w:t>
      </w:r>
      <w:r w:rsidR="00DD7C6A">
        <w:t xml:space="preserve"> second intervals. The mean of all available measurements was used to define SBP and DBP. </w:t>
      </w:r>
      <w:r w:rsidR="00226778" w:rsidRPr="00226778">
        <w:t>Quality control included re</w:t>
      </w:r>
      <w:r w:rsidR="00226778">
        <w:t>-</w:t>
      </w:r>
      <w:r w:rsidR="00226778" w:rsidRPr="00226778">
        <w:t xml:space="preserve">certification of </w:t>
      </w:r>
      <w:r w:rsidR="002B13ED">
        <w:t xml:space="preserve">physicians </w:t>
      </w:r>
      <w:r w:rsidR="00DD7C6A">
        <w:t>every quarter</w:t>
      </w:r>
      <w:r w:rsidR="00226778" w:rsidRPr="00226778">
        <w:t xml:space="preserve"> with retraining if needed</w:t>
      </w:r>
      <w:r w:rsidR="00DD7C6A">
        <w:t xml:space="preserve">. All </w:t>
      </w:r>
      <w:r w:rsidR="002B13ED">
        <w:t xml:space="preserve">physicians </w:t>
      </w:r>
      <w:r w:rsidR="00DD7C6A">
        <w:t>participated in annual retraining</w:t>
      </w:r>
      <w:r w:rsidR="00226778" w:rsidRPr="00226778">
        <w:t>.</w:t>
      </w:r>
      <w:r w:rsidR="00466B4A" w:rsidRPr="00084E99">
        <w:t xml:space="preserve"> </w:t>
      </w:r>
    </w:p>
    <w:p w:rsidR="00226778" w:rsidRDefault="00226778" w:rsidP="00226778">
      <w:pPr>
        <w:spacing w:line="480" w:lineRule="auto"/>
      </w:pPr>
    </w:p>
    <w:p w:rsidR="006124A0" w:rsidRDefault="006124A0" w:rsidP="00226778">
      <w:pPr>
        <w:spacing w:line="480" w:lineRule="auto"/>
      </w:pPr>
    </w:p>
    <w:p w:rsidR="00C752E3" w:rsidRDefault="00DD7C6A" w:rsidP="00C752E3">
      <w:pPr>
        <w:spacing w:line="480" w:lineRule="auto"/>
        <w:rPr>
          <w:b/>
          <w:i/>
        </w:rPr>
      </w:pPr>
      <w:r>
        <w:rPr>
          <w:b/>
          <w:i/>
        </w:rPr>
        <w:t xml:space="preserve">Definitions of </w:t>
      </w:r>
      <w:r w:rsidR="00F879BC">
        <w:rPr>
          <w:b/>
          <w:i/>
        </w:rPr>
        <w:t>hypertension</w:t>
      </w:r>
      <w:r w:rsidR="00265ACF">
        <w:rPr>
          <w:b/>
          <w:i/>
        </w:rPr>
        <w:t xml:space="preserve"> </w:t>
      </w:r>
    </w:p>
    <w:p w:rsidR="00DD7C6A" w:rsidRDefault="0086333A" w:rsidP="00C752E3">
      <w:pPr>
        <w:spacing w:line="480" w:lineRule="auto"/>
      </w:pPr>
      <w:r>
        <w:lastRenderedPageBreak/>
        <w:t xml:space="preserve">Participants </w:t>
      </w:r>
      <w:r w:rsidR="001E56B2">
        <w:t xml:space="preserve">not taking antihypertensive medication </w:t>
      </w:r>
      <w:r>
        <w:t xml:space="preserve">were grouped into </w:t>
      </w:r>
      <w:r w:rsidR="001E56B2">
        <w:t xml:space="preserve">four </w:t>
      </w:r>
      <w:r>
        <w:t xml:space="preserve">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w:t>
      </w:r>
      <w:r w:rsidR="001E56B2">
        <w:t xml:space="preserve"> &lt; 120 mm Hg and </w:t>
      </w:r>
      <w:r w:rsidR="00F879BC">
        <w:t>DBP &lt; 80 mm Hg</w:t>
      </w:r>
      <w:r>
        <w:t>)</w:t>
      </w:r>
      <w:r w:rsidR="00F879BC">
        <w:t>, e</w:t>
      </w:r>
      <w:r w:rsidR="00F879BC" w:rsidRPr="00F879BC">
        <w:t xml:space="preserve">levated </w:t>
      </w:r>
      <w:r w:rsidR="00F879BC">
        <w:t xml:space="preserve">BP </w:t>
      </w:r>
      <w:r>
        <w:t>(</w:t>
      </w:r>
      <w:r w:rsidR="00F879BC">
        <w:t>SBP</w:t>
      </w:r>
      <w:r w:rsidR="001E56B2">
        <w:t xml:space="preserve"> between</w:t>
      </w:r>
      <w:r w:rsidR="00F879BC">
        <w:t xml:space="preserve"> 120</w:t>
      </w:r>
      <w:r w:rsidR="001E56B2">
        <w:t xml:space="preserve"> and </w:t>
      </w:r>
      <w:r w:rsidR="00F879BC">
        <w:t>129</w:t>
      </w:r>
      <w:r w:rsidR="001E56B2">
        <w:t xml:space="preserve"> mm Hg and DBP &lt; </w:t>
      </w:r>
      <w:r w:rsidR="00F879BC">
        <w:t>80 mm Hg</w:t>
      </w:r>
      <w:r>
        <w:t>)</w:t>
      </w:r>
      <w:r w:rsidR="00F879BC">
        <w:t xml:space="preserve">, stage 1 hypertension </w:t>
      </w:r>
      <w:r>
        <w:t>(</w:t>
      </w:r>
      <w:r w:rsidR="00F879BC">
        <w:t>SBP</w:t>
      </w:r>
      <w:r w:rsidR="001E56B2">
        <w:t xml:space="preserve"> between</w:t>
      </w:r>
      <w:r w:rsidR="00F879BC">
        <w:t xml:space="preserve"> 130</w:t>
      </w:r>
      <w:r w:rsidR="001E56B2">
        <w:t xml:space="preserve"> and </w:t>
      </w:r>
      <w:r w:rsidR="00F879BC">
        <w:t>139</w:t>
      </w:r>
      <w:r w:rsidR="001E56B2">
        <w:t xml:space="preserve"> mm Hg with DBP &lt; 90 mm Hg and/or DBP between </w:t>
      </w:r>
      <w:r w:rsidR="00F879BC">
        <w:t>80</w:t>
      </w:r>
      <w:r w:rsidR="001E56B2">
        <w:t xml:space="preserve"> and </w:t>
      </w:r>
      <w:r w:rsidR="00F879BC">
        <w:t>89 mm Hg</w:t>
      </w:r>
      <w:r w:rsidR="001E56B2">
        <w:t xml:space="preserve"> with SBP &lt; 140 mm Hg</w:t>
      </w:r>
      <w:r>
        <w:t>)</w:t>
      </w:r>
      <w:r w:rsidR="00F879BC">
        <w:t>, s</w:t>
      </w:r>
      <w:r w:rsidR="00F879BC" w:rsidRPr="00F879BC">
        <w:t>tage 2 hypertension</w:t>
      </w:r>
      <w:r>
        <w:t xml:space="preserve"> (</w:t>
      </w:r>
      <w:r w:rsidR="00F879BC">
        <w:t>SBP</w:t>
      </w:r>
      <w:r w:rsidR="001E56B2">
        <w:t xml:space="preserve"> </w:t>
      </w:r>
      <w:r w:rsidR="00F879BC" w:rsidRPr="00F879BC">
        <w:t>≥ 140</w:t>
      </w:r>
      <w:r w:rsidR="001E56B2">
        <w:t xml:space="preserve"> mm Hg or DBP </w:t>
      </w:r>
      <w:r w:rsidR="001E56B2" w:rsidRPr="00F879BC">
        <w:t>≥</w:t>
      </w:r>
      <w:r w:rsidR="001E56B2">
        <w:t xml:space="preserve"> </w:t>
      </w:r>
      <w:r w:rsidR="00F879BC" w:rsidRPr="00F879BC">
        <w:t>90 mm Hg</w:t>
      </w:r>
      <w:r>
        <w:t>)</w:t>
      </w:r>
      <w:r w:rsidR="001E56B2">
        <w:t>. Participants taking</w:t>
      </w:r>
      <w:r>
        <w:t xml:space="preserve"> antihypertensive </w:t>
      </w:r>
      <w:r w:rsidR="001E56B2">
        <w:t>medication were placed in a fifth group</w:t>
      </w:r>
      <w:r w:rsidR="00F879BC" w:rsidRPr="00F879BC">
        <w:t>.</w:t>
      </w:r>
      <w:r w:rsidR="00F879BC">
        <w:t xml:space="preserve"> </w:t>
      </w:r>
    </w:p>
    <w:p w:rsidR="006124A0" w:rsidRDefault="006124A0" w:rsidP="00C752E3">
      <w:pPr>
        <w:spacing w:line="480" w:lineRule="auto"/>
      </w:pPr>
    </w:p>
    <w:p w:rsidR="00D12B3B" w:rsidRDefault="00D12B3B" w:rsidP="00C752E3">
      <w:pPr>
        <w:spacing w:line="480" w:lineRule="auto"/>
      </w:pPr>
      <w:r>
        <w:rPr>
          <w:b/>
          <w:i/>
        </w:rPr>
        <w:t>Statistical analysis</w:t>
      </w:r>
    </w:p>
    <w:p w:rsidR="00D12B3B" w:rsidRDefault="00057C17" w:rsidP="00C752E3">
      <w:pPr>
        <w:spacing w:line="480" w:lineRule="auto"/>
      </w:pPr>
      <w:r>
        <w:t>A</w:t>
      </w:r>
      <w:r w:rsidR="006124A0">
        <w:t>nalyses</w:t>
      </w:r>
      <w:r w:rsidR="003662EB">
        <w:t xml:space="preserve"> </w:t>
      </w:r>
      <w:r w:rsidR="006124A0">
        <w:t xml:space="preserve">were </w:t>
      </w:r>
      <w:r w:rsidR="00A825EF">
        <w:t xml:space="preserve">conducted for the </w:t>
      </w:r>
      <w:r w:rsidR="00D12B3B">
        <w:t>overall</w:t>
      </w:r>
      <w:r w:rsidR="006124A0">
        <w:t xml:space="preserve"> </w:t>
      </w:r>
      <w:r w:rsidR="00A825EF">
        <w:t xml:space="preserve">population </w:t>
      </w:r>
      <w:r w:rsidR="00D12B3B">
        <w:t xml:space="preserve">and among participants with diabetes, CKD, </w:t>
      </w:r>
      <w:r w:rsidR="00D12B3B">
        <w:rPr>
          <w:rFonts w:cstheme="minorHAnsi"/>
        </w:rPr>
        <w:t>≥</w:t>
      </w:r>
      <w:r w:rsidR="00D12B3B">
        <w:t xml:space="preserve">65 years of age, and </w:t>
      </w:r>
      <w:r w:rsidR="00A825EF">
        <w:t xml:space="preserve">for those with </w:t>
      </w:r>
      <w:r w:rsidR="00D12B3B">
        <w:t>any of the</w:t>
      </w:r>
      <w:r w:rsidR="00A825EF">
        <w:t>se</w:t>
      </w:r>
      <w:r w:rsidR="00D12B3B">
        <w:t xml:space="preserve"> </w:t>
      </w:r>
      <w:r w:rsidR="00A825EF">
        <w:t xml:space="preserve">three </w:t>
      </w:r>
      <w:r w:rsidR="00D12B3B">
        <w:t>conditions, separately.</w:t>
      </w:r>
      <w:r w:rsidR="00A935A7">
        <w:t xml:space="preserve"> </w:t>
      </w:r>
      <w:r w:rsidR="006124A0">
        <w:t xml:space="preserve">Participant characteristics were </w:t>
      </w:r>
      <w:r w:rsidR="00B41F31">
        <w:t xml:space="preserve">summarized </w:t>
      </w:r>
      <w:r w:rsidR="000733B7">
        <w:t xml:space="preserve">as </w:t>
      </w:r>
      <w:r w:rsidR="00B41F31">
        <w:t>mean</w:t>
      </w:r>
      <w:r w:rsidR="00B94E46">
        <w:t xml:space="preserve"> (</w:t>
      </w:r>
      <w:r w:rsidR="00B41F31">
        <w:t>standard error</w:t>
      </w:r>
      <w:r w:rsidR="00B94E46">
        <w:t>)</w:t>
      </w:r>
      <w:r w:rsidR="00B41F31">
        <w:t xml:space="preserve"> and percentage for continuous and categorical variables, respectively. T</w:t>
      </w:r>
      <w:r w:rsidR="006124A0">
        <w:t xml:space="preserve">he </w:t>
      </w:r>
      <w:r w:rsidR="00B41F31">
        <w:t>percent</w:t>
      </w:r>
      <w:r w:rsidR="004F6CF4">
        <w:t>age</w:t>
      </w:r>
      <w:r w:rsidR="00B41F31">
        <w:t xml:space="preserve"> of </w:t>
      </w:r>
      <w:r w:rsidR="00A825EF">
        <w:t xml:space="preserve">US </w:t>
      </w:r>
      <w:r w:rsidR="00B41F31">
        <w:t xml:space="preserve">adults in each </w:t>
      </w:r>
      <w:r w:rsidR="006124A0">
        <w:t xml:space="preserve">of the </w:t>
      </w:r>
      <w:r w:rsidR="004F6CF4">
        <w:t>five</w:t>
      </w:r>
      <w:r w:rsidR="006124A0">
        <w:t xml:space="preserve"> BP</w:t>
      </w:r>
      <w:r w:rsidR="00A825EF">
        <w:t>/antihypertensive medication use</w:t>
      </w:r>
      <w:r w:rsidR="006124A0">
        <w:t xml:space="preserve"> categories was computed. </w:t>
      </w:r>
      <w:r w:rsidR="00A825EF">
        <w:t>The</w:t>
      </w:r>
      <w:r w:rsidR="006124A0">
        <w:t xml:space="preserve"> m</w:t>
      </w:r>
      <w:r w:rsidR="006124A0" w:rsidRPr="006124A0">
        <w:t xml:space="preserve">edian </w:t>
      </w:r>
      <w:r w:rsidR="006124A0">
        <w:t xml:space="preserve">10-year </w:t>
      </w:r>
      <w:r w:rsidR="006124A0" w:rsidRPr="006124A0">
        <w:t xml:space="preserve">predicted risk for </w:t>
      </w:r>
      <w:r w:rsidR="00DE127A">
        <w:t>AS</w:t>
      </w:r>
      <w:r w:rsidR="006124A0">
        <w:t xml:space="preserve">CVD </w:t>
      </w:r>
      <w:r w:rsidR="006124A0" w:rsidRPr="006124A0">
        <w:t xml:space="preserve">and </w:t>
      </w:r>
      <w:r w:rsidR="00A825EF">
        <w:t xml:space="preserve">the </w:t>
      </w:r>
      <w:r w:rsidR="006124A0" w:rsidRPr="006124A0">
        <w:t xml:space="preserve">proportion with </w:t>
      </w:r>
      <w:r w:rsidR="00A825EF">
        <w:t xml:space="preserve">a </w:t>
      </w:r>
      <w:r w:rsidR="006124A0" w:rsidRPr="006124A0">
        <w:t xml:space="preserve">predicted risk ≥ 10% </w:t>
      </w:r>
      <w:r w:rsidR="006124A0">
        <w:t>was computed</w:t>
      </w:r>
      <w:r w:rsidR="00A825EF">
        <w:t xml:space="preserve"> for participants in each of the BP/antihypertensive medication use categories</w:t>
      </w:r>
      <w:r w:rsidR="006124A0" w:rsidRPr="006124A0">
        <w:t>.</w:t>
      </w:r>
      <w:r w:rsidR="00B41F31">
        <w:t xml:space="preserve"> </w:t>
      </w:r>
      <w:r w:rsidR="004F6CF4">
        <w:t>A</w:t>
      </w:r>
      <w:r w:rsidR="00B41F31">
        <w:t>mong particip</w:t>
      </w:r>
      <w:r w:rsidR="004F6CF4">
        <w:t xml:space="preserve">ants </w:t>
      </w:r>
      <w:r w:rsidR="000733B7">
        <w:t>without a</w:t>
      </w:r>
      <w:r w:rsidR="004F6CF4">
        <w:t xml:space="preserve"> history of CVD and </w:t>
      </w:r>
      <w:r w:rsidR="000733B7">
        <w:t xml:space="preserve">with a 10-year </w:t>
      </w:r>
      <w:r w:rsidR="004F6CF4">
        <w:t xml:space="preserve">predicted </w:t>
      </w:r>
      <w:r w:rsidR="000733B7">
        <w:t xml:space="preserve">ASCVD </w:t>
      </w:r>
      <w:r w:rsidR="004F6CF4">
        <w:t xml:space="preserve">risk &lt; 10%, the percentage with predicted risk of 0% to &lt; 2.5%, 2.5% to &lt; 5.0%, 5.0% to &lt; 7.5%, and 7.5% to &lt;10% was computed. </w:t>
      </w:r>
      <w:r w:rsidR="000733B7">
        <w:t>T</w:t>
      </w:r>
      <w:r w:rsidR="00B41F31">
        <w:t>he age-adjusted p</w:t>
      </w:r>
      <w:r w:rsidR="00B41F31" w:rsidRPr="00B41F31">
        <w:t xml:space="preserve">robability of </w:t>
      </w:r>
      <w:r w:rsidR="00B41F31">
        <w:t>having a 10</w:t>
      </w:r>
      <w:r w:rsidR="00B41F31" w:rsidRPr="00B41F31">
        <w:t xml:space="preserve">-year predicted </w:t>
      </w:r>
      <w:r w:rsidR="000733B7">
        <w:t>ASCVD risk</w:t>
      </w:r>
      <w:r w:rsidR="00B41F31">
        <w:t xml:space="preserve"> </w:t>
      </w:r>
      <w:r w:rsidR="00B41F31" w:rsidRPr="00B41F31">
        <w:t>≥ 10%</w:t>
      </w:r>
      <w:r w:rsidR="00B41F31">
        <w:t xml:space="preserve"> was estimated using logistic regression. </w:t>
      </w:r>
      <w:r w:rsidR="007B5003">
        <w:t xml:space="preserve"> The above analyses were repeated among participants with stage 1 hypertension.</w:t>
      </w:r>
    </w:p>
    <w:p w:rsidR="00057C17" w:rsidRDefault="00F879BC" w:rsidP="00F879BC">
      <w:pPr>
        <w:spacing w:line="480" w:lineRule="auto"/>
      </w:pPr>
      <w:r w:rsidRPr="00F879BC">
        <w:t xml:space="preserve">NHANES sampling weights, which </w:t>
      </w:r>
      <w:r w:rsidR="0074449C">
        <w:t>we</w:t>
      </w:r>
      <w:r w:rsidR="0074449C" w:rsidRPr="00F879BC">
        <w:t xml:space="preserve">re </w:t>
      </w:r>
      <w:r w:rsidRPr="00F879BC">
        <w:t>calculated as the inverse probability of being</w:t>
      </w:r>
      <w:r>
        <w:t xml:space="preserve"> </w:t>
      </w:r>
      <w:r w:rsidRPr="00F879BC">
        <w:t>selected for the survey, were used in all calculations to obtain US nationally</w:t>
      </w:r>
      <w:r>
        <w:t xml:space="preserve"> </w:t>
      </w:r>
      <w:r w:rsidRPr="00F879BC">
        <w:t xml:space="preserve">representative estimates. </w:t>
      </w:r>
      <w:r w:rsidR="0074449C">
        <w:t xml:space="preserve">The survey design of NHANES was also taken into account.  </w:t>
      </w:r>
      <w:r w:rsidRPr="00F879BC">
        <w:t>Data analysis was conducted using R</w:t>
      </w:r>
      <w:r>
        <w:t xml:space="preserve"> version 4.0.1 or higher</w:t>
      </w:r>
      <w:r w:rsidRPr="00F879BC">
        <w:t xml:space="preserve"> (Vienna, Austria). P-values were two-sided.</w:t>
      </w:r>
    </w:p>
    <w:p w:rsidR="00E06E87" w:rsidRPr="00D12B3B" w:rsidRDefault="00E06E87" w:rsidP="00F879BC">
      <w:pPr>
        <w:spacing w:line="480" w:lineRule="auto"/>
      </w:pPr>
    </w:p>
    <w:p w:rsidR="00DE127A" w:rsidRPr="00C70D2C" w:rsidRDefault="00B776BE" w:rsidP="0002670A">
      <w:pPr>
        <w:spacing w:line="480" w:lineRule="auto"/>
        <w:rPr>
          <w:b/>
        </w:rPr>
      </w:pPr>
      <w:r w:rsidRPr="00B776BE">
        <w:rPr>
          <w:b/>
        </w:rPr>
        <w:t>RESULTS</w:t>
      </w:r>
    </w:p>
    <w:p w:rsidR="000A6E2A" w:rsidRDefault="00875B75" w:rsidP="009E040E">
      <w:pPr>
        <w:spacing w:line="480" w:lineRule="auto"/>
      </w:pPr>
      <w:r>
        <w:t>Among US adults from 2013-2014 through 2017-2018, the estimated prevalences (95% confidence interval [CI]) of diabetes and CKD were 17.2% (16.0, 18.5) and 14.1% (13.0, 15.2), respectively, and the estimated mean age (95% CI) was 56.7 (56.3, 57.2) (Table 1). Overall, an estimated 14.6% (95% CI: 13.3, 16.1) of US adults had stage 1 hypertension. Among US adults with diabetes, CKD, and age ≥65 years, the estimated prevalences (95% CI) of stage 1 hypertension were 10.5% (8.5, 12.9), 9.5% (7.6, 11.7), and 9.1% (7.6, 10.9), respectively (Table 2). Characteristics of US adults with stage 1 hypertension are presented in Online Table 1.</w:t>
      </w:r>
    </w:p>
    <w:p w:rsidR="000A6E2A" w:rsidRDefault="00875B75" w:rsidP="009E040E">
      <w:pPr>
        <w:spacing w:line="480" w:lineRule="auto"/>
      </w:pPr>
      <w:r>
        <w:rPr>
          <w:rFonts w:ascii="Calibri" w:eastAsia="Calibri" w:hAnsi="Calibri" w:cs="Calibri"/>
          <w:b/>
          <w:i/>
          <w:color w:val="000000"/>
        </w:rPr>
        <w:t>Predicted 10-year risk for atherosclerotic cardiovascular disease</w:t>
      </w:r>
    </w:p>
    <w:p w:rsidR="000A6E2A" w:rsidRDefault="00875B75" w:rsidP="009E040E">
      <w:pPr>
        <w:spacing w:line="480" w:lineRule="auto"/>
      </w:pPr>
      <w:r>
        <w:t>The estimated median (interquartile range [IQR]) 10-year predicted risk for ASCVD among US adults without a history of CVD was 5.1% (1.9, 11.4) overall and 14.4% (7.0, 27.3), 12.1% (4.8, 22.8), and 17.9% (11.2, 27.3) among those with diabetes, CKD, and age ≥65 years, respectively (Table 3; top section). Notably, among US adults with stage 1 hypertension and no history of CVD, the estimated median (IQR) 10-year predicted risk for ASCVD only exceeded 10% among those with ≥65 years of age. Additionally, while an estimated 55.0% (95% CI: 43.2, 66.3) of adults with stage 1 hypertension and diabetes were at high risk for ASCVD (i.e., had 10-year predicted risk for ASCVD ≥10% or a history of CVD), an estimated 38.5% (95% CI: 27.8, 50.4) of adults with CKD met this condition (Table 3; bottom section).</w:t>
      </w:r>
    </w:p>
    <w:p w:rsidR="000A6E2A" w:rsidRDefault="00875B75" w:rsidP="009E040E">
      <w:pPr>
        <w:spacing w:line="480" w:lineRule="auto"/>
      </w:pPr>
      <w:r>
        <w:t xml:space="preserve">Among US adults with predicted 10-year </w:t>
      </w:r>
      <w:r w:rsidR="00846BF3">
        <w:t xml:space="preserve">ASCVD </w:t>
      </w:r>
      <w:r>
        <w:t>risk &lt;10%, an estimated 69.4% (95% CI: 67.5, 71.3) had a predicted risk &lt;5%</w:t>
      </w:r>
      <w:r w:rsidR="00070FB1">
        <w:t xml:space="preserve"> overall </w:t>
      </w:r>
      <w:r>
        <w:t xml:space="preserve">(Figure 1). </w:t>
      </w:r>
      <w:r w:rsidR="00070FB1">
        <w:t xml:space="preserve">When the population of US adults with predicted risk &lt;10% was restricted to those with diabetes and CKD, separately, </w:t>
      </w:r>
      <w:r>
        <w:t>the estimated proportion with predicted risk &lt;5%</w:t>
      </w:r>
      <w:r w:rsidR="00070FB1">
        <w:t xml:space="preserve"> was 47.7% (95% CI 41.0, 54.5) for those with diabetes and 55.9% (95% CI 49.6, 62.0) for those with CKD</w:t>
      </w:r>
      <w:r>
        <w:t xml:space="preserve">. In contrast, among US adults with predicted risk &lt;10%, the estimated proportion with predicted risk &lt;5% </w:t>
      </w:r>
      <w:r>
        <w:lastRenderedPageBreak/>
        <w:t>among th</w:t>
      </w:r>
      <w:r w:rsidR="00070FB1">
        <w:t xml:space="preserve">ose with ≥65 years of age was 13.2% (95% CI 8.4, 20.1). </w:t>
      </w:r>
      <w:r>
        <w:t xml:space="preserve">The distributions of predicted 10-year risk for </w:t>
      </w:r>
      <w:r w:rsidR="00F036EF">
        <w:t>A</w:t>
      </w:r>
      <w:r w:rsidR="00BC13A4">
        <w:t>SCVD</w:t>
      </w:r>
      <w:r>
        <w:t xml:space="preserve"> among US adults with predicted risk &lt;10% and stage 1 hypertension are presented in Online Figure 2. Notably, for </w:t>
      </w:r>
      <w:r w:rsidR="00070FB1">
        <w:t>these adults with stage 1 hypertension</w:t>
      </w:r>
      <w:r>
        <w:t xml:space="preserve">, the majority of adults with diabetes (53.6%, 95% CI 35.6, 70.6) and CKD (55.8%, 95% CI 40.5, 70.0) had predicted risk &lt;5%, </w:t>
      </w:r>
      <w:r w:rsidR="00070FB1">
        <w:t xml:space="preserve">whereas </w:t>
      </w:r>
      <w:r w:rsidR="00070FB1" w:rsidRPr="00070FB1">
        <w:t>92.6% (95% CI 64.2, 98.9)</w:t>
      </w:r>
      <w:r>
        <w:t xml:space="preserve"> </w:t>
      </w:r>
      <w:r w:rsidR="00070FB1">
        <w:t xml:space="preserve">of adults aged ≥65 years </w:t>
      </w:r>
      <w:r>
        <w:t>had predicted risk between 5% and 10%</w:t>
      </w:r>
      <w:r w:rsidR="00070FB1">
        <w:t>.</w:t>
      </w:r>
    </w:p>
    <w:p w:rsidR="000A6E2A" w:rsidRDefault="00875B75" w:rsidP="009E040E">
      <w:pPr>
        <w:spacing w:line="480" w:lineRule="auto"/>
      </w:pPr>
      <w:r>
        <w:t>Age-adjusted logistic regression estimated that the probability of a US adult without CKD or diabetes having a ten-year predicted risk for ASCVD ≥10% surpasses 50% at age 65 (Figure 2). For adults with diabetes or with CKD, the estimated ages of surpassing a 50% chance for having predicted risk ≥10% were 54 and 58, respectively. For US adults with stage 1 hypertension, the estimated age</w:t>
      </w:r>
      <w:r w:rsidR="00F45F38">
        <w:t>s</w:t>
      </w:r>
      <w:r>
        <w:t xml:space="preserve"> where the chance of having predicted risk ≥10% exceeded 50% were 65, 55, and 64 for US adults without diabetes or CKD, with diabetes, and with CKD, respectively (Online Figure 3).</w:t>
      </w:r>
    </w:p>
    <w:p w:rsidR="002E4201" w:rsidRDefault="002E4201" w:rsidP="00280E5D">
      <w:pPr>
        <w:spacing w:line="480" w:lineRule="auto"/>
      </w:pPr>
    </w:p>
    <w:p w:rsidR="00B776BE" w:rsidRDefault="00B776BE" w:rsidP="00280E5D">
      <w:pPr>
        <w:spacing w:line="480" w:lineRule="auto"/>
        <w:rPr>
          <w:b/>
        </w:rPr>
      </w:pPr>
      <w:r w:rsidRPr="00B776BE">
        <w:rPr>
          <w:b/>
        </w:rPr>
        <w:t>DISCUSSION</w:t>
      </w:r>
    </w:p>
    <w:p w:rsidR="00F27A7D" w:rsidRPr="00F27A7D" w:rsidRDefault="00F27A7D" w:rsidP="00280E5D">
      <w:pPr>
        <w:spacing w:line="480" w:lineRule="auto"/>
      </w:pPr>
      <w:r w:rsidRPr="00F27A7D">
        <w:t>&lt;To be written after results are finalized&gt;</w:t>
      </w:r>
    </w:p>
    <w:p w:rsidR="00263DE1" w:rsidRDefault="00DF57DD" w:rsidP="007C4DC1">
      <w:pPr>
        <w:rPr>
          <w:b/>
        </w:rPr>
      </w:pPr>
      <w:r w:rsidRPr="00DF57DD">
        <w:rPr>
          <w:b/>
        </w:rPr>
        <w:t>REFERENCES</w:t>
      </w:r>
    </w:p>
    <w:p w:rsidR="00466B4A" w:rsidRPr="00466B4A" w:rsidRDefault="00DF57DD" w:rsidP="00466B4A">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466B4A" w:rsidRPr="00466B4A">
        <w:rPr>
          <w:rFonts w:ascii="Calibri" w:hAnsi="Calibri" w:cs="Calibri"/>
        </w:rPr>
        <w:t>1. Anon. NHANES - National Health and Nutrition Examination Survey Homepage. 2020. Available at: https://www.cdc.gov/nchs/nhanes/index.htm. Accessed August 19, 2020.</w:t>
      </w:r>
    </w:p>
    <w:p w:rsidR="00466B4A" w:rsidRPr="00466B4A" w:rsidRDefault="00466B4A" w:rsidP="00466B4A">
      <w:pPr>
        <w:pStyle w:val="Bibliography"/>
        <w:rPr>
          <w:rFonts w:ascii="Calibri" w:hAnsi="Calibri" w:cs="Calibri"/>
        </w:rPr>
      </w:pPr>
      <w:r w:rsidRPr="00466B4A">
        <w:rPr>
          <w:rFonts w:ascii="Calibri" w:hAnsi="Calibri" w:cs="Calibri"/>
        </w:rPr>
        <w:t>2. Anon. NHANES Tutorials - Module 3 - Weighting. Available at: https://wwwn.cdc.gov/nchs/nhanes/tutorials/module3.aspx. Accessed August 19, 2020.</w:t>
      </w:r>
    </w:p>
    <w:p w:rsidR="00466B4A" w:rsidRPr="00466B4A" w:rsidRDefault="00466B4A" w:rsidP="00466B4A">
      <w:pPr>
        <w:pStyle w:val="Bibliography"/>
        <w:rPr>
          <w:rFonts w:ascii="Calibri" w:hAnsi="Calibri" w:cs="Calibri"/>
        </w:rPr>
      </w:pPr>
      <w:r w:rsidRPr="00466B4A">
        <w:rPr>
          <w:rFonts w:ascii="Calibri" w:hAnsi="Calibri" w:cs="Calibri"/>
        </w:rPr>
        <w:t>3. Levey AS, Stevens LA, Schmid CH, et al. A new equation to estimate glomerular filtration rate. Annals of internal medicine 2009;150:604–612.</w:t>
      </w:r>
    </w:p>
    <w:p w:rsidR="00466B4A" w:rsidRPr="00466B4A" w:rsidRDefault="00466B4A" w:rsidP="00466B4A">
      <w:pPr>
        <w:pStyle w:val="Bibliography"/>
        <w:rPr>
          <w:rFonts w:ascii="Calibri" w:hAnsi="Calibri" w:cs="Calibri"/>
        </w:rPr>
      </w:pPr>
      <w:r w:rsidRPr="00466B4A">
        <w:rPr>
          <w:rFonts w:ascii="Calibri" w:hAnsi="Calibri" w:cs="Calibri"/>
        </w:rPr>
        <w:t>4. Goff DC, Lloyd-Jones DM, Bennett G, et al. 2013 ACC/AHA guideline on the assessment of cardiovascular risk: a report of the American College of Cardiology/American Heart Association Task Force on Practice Guidelines. Journal of the American College of Cardiology 2014;63:2935–2959.</w:t>
      </w:r>
    </w:p>
    <w:p w:rsidR="008515F0" w:rsidRDefault="00DF57DD" w:rsidP="00344CD1">
      <w:pPr>
        <w:pStyle w:val="Bibliography"/>
      </w:pPr>
      <w:r>
        <w:rPr>
          <w:b/>
        </w:rPr>
        <w:fldChar w:fldCharType="end"/>
      </w:r>
    </w:p>
    <w:p w:rsidR="000A6E2A" w:rsidRDefault="000A6E2A"/>
    <w:p w:rsidR="000A6E2A" w:rsidRDefault="00875B75">
      <w:r>
        <w:lastRenderedPageBreak/>
        <w:t>Table 1: Characteristics of US adults overall and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0A6E2A">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0A6E2A">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000000"/>
              </w:rPr>
              <w:t>Sub-groups</w:t>
            </w:r>
          </w:p>
        </w:tc>
      </w:tr>
      <w:tr w:rsidR="000A6E2A">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6.7 (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0.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1.8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0.6 (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4.2 (0.3)</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8.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8.0</w:t>
            </w:r>
          </w:p>
        </w:tc>
      </w:tr>
      <w:tr w:rsidR="000A6E2A">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Race / ethnicity</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3.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8.8</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9</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1.7</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2</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3</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7.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83.2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4.6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88.9 (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1.1 (1.2)</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4.9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6.6 (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3.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6.6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3.7 (0.5)</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6.0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0.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4.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1.8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1.0 (0.5)</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2.8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1.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2.4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8.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0.9 (0.3)</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2.1</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7.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4.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1.9</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4.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5.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4.3</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5.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1.9</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4.4</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3</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rPr>
              <w:t>CKD = chronic kidney disease; CVD = cardiovascular disease; HDL = High density lipoprotein</w:t>
            </w:r>
          </w:p>
        </w:tc>
      </w:tr>
    </w:tbl>
    <w:p w:rsidR="000A6E2A" w:rsidRDefault="00875B75">
      <w:r>
        <w:lastRenderedPageBreak/>
        <w:t>Table 2: Estimated distribution of blood pressure categories among US adults, overall and for subgroups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0A6E2A">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0A6E2A">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000000"/>
              </w:rPr>
              <w:t>Sub-groups</w:t>
            </w:r>
          </w:p>
        </w:tc>
      </w:tr>
      <w:tr w:rsidR="000A6E2A">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5.5</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4</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4</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1.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1.7</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2.1</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t>Elevated blood pressure: systolic/diastolic blood pressure 120-129/&lt;80 mm Hg;</w:t>
            </w:r>
            <w:r>
              <w:rPr>
                <w:rFonts w:ascii="Calibri" w:eastAsia="Calibri" w:hAnsi="Calibri" w:cs="Calibri"/>
                <w:color w:val="000000"/>
              </w:rPr>
              <w:br/>
              <w:t>Stage 1 hypertension: systolic/diastolic blood pressure 130-139/80-89 mm Hg;</w:t>
            </w:r>
            <w:r>
              <w:rPr>
                <w:rFonts w:ascii="Calibri" w:eastAsia="Calibri" w:hAnsi="Calibri" w:cs="Calibri"/>
                <w:color w:val="000000"/>
              </w:rPr>
              <w:br/>
              <w:t>Stage 2 hypertension: systolic/diastolic blood pressure ≥ 140/90 mm Hg.</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rPr>
              <w:t>CKD = chronic kidney disease</w:t>
            </w:r>
          </w:p>
        </w:tc>
      </w:tr>
    </w:tbl>
    <w:p w:rsidR="000A6E2A" w:rsidRDefault="00875B75">
      <w:r>
        <w:br w:type="page"/>
      </w:r>
    </w:p>
    <w:p w:rsidR="000A6E2A" w:rsidRDefault="00875B75">
      <w:r>
        <w:lastRenderedPageBreak/>
        <w:t>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w:tblPr>
        <w:tblW w:w="11160" w:type="dxa"/>
        <w:jc w:val="center"/>
        <w:tblLayout w:type="fixed"/>
        <w:tblLook w:val="0420" w:firstRow="1" w:lastRow="0" w:firstColumn="0" w:lastColumn="0" w:noHBand="0" w:noVBand="1"/>
      </w:tblPr>
      <w:tblGrid>
        <w:gridCol w:w="2880"/>
        <w:gridCol w:w="1656"/>
        <w:gridCol w:w="1656"/>
        <w:gridCol w:w="1656"/>
        <w:gridCol w:w="1656"/>
        <w:gridCol w:w="1656"/>
      </w:tblGrid>
      <w:tr w:rsidR="000A6E2A">
        <w:trPr>
          <w:cantSplit/>
          <w:tblHeader/>
          <w:jc w:val="center"/>
        </w:trPr>
        <w:tc>
          <w:tcPr>
            <w:tcW w:w="453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0A6E2A">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000000"/>
              </w:rPr>
              <w:t>Sub-groups</w:t>
            </w:r>
          </w:p>
        </w:tc>
      </w:tr>
      <w:tr w:rsidR="000A6E2A">
        <w:trPr>
          <w:cantSplit/>
          <w:tblHeader/>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0A6E2A">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i/>
                <w:color w:val="111111"/>
              </w:rPr>
              <w:t>Median (25th - 75th percentile) predicted risk</w:t>
            </w:r>
            <w:r>
              <w:rPr>
                <w:rFonts w:ascii="Calibri" w:eastAsia="Calibri" w:hAnsi="Calibri" w:cs="Calibri"/>
                <w:i/>
                <w:color w:val="111111"/>
                <w:vertAlign w:val="superscript"/>
              </w:rPr>
              <w:t>¶</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1</w:t>
            </w:r>
            <w:r>
              <w:rPr>
                <w:rFonts w:ascii="Calibri" w:eastAsia="Calibri" w:hAnsi="Calibri" w:cs="Calibri"/>
                <w:color w:val="111111"/>
              </w:rPr>
              <w:br/>
              <w:t>(1.9, 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4.4</w:t>
            </w:r>
            <w:r>
              <w:rPr>
                <w:rFonts w:ascii="Calibri" w:eastAsia="Calibri" w:hAnsi="Calibri" w:cs="Calibri"/>
                <w:color w:val="111111"/>
              </w:rPr>
              <w:br/>
              <w:t>(7.0,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1</w:t>
            </w:r>
            <w:r>
              <w:rPr>
                <w:rFonts w:ascii="Calibri" w:eastAsia="Calibri" w:hAnsi="Calibri" w:cs="Calibri"/>
                <w:color w:val="111111"/>
              </w:rPr>
              <w:br/>
              <w:t>(4.8, 2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7.9</w:t>
            </w:r>
            <w:r>
              <w:rPr>
                <w:rFonts w:ascii="Calibri" w:eastAsia="Calibri" w:hAnsi="Calibri" w:cs="Calibri"/>
                <w:color w:val="111111"/>
              </w:rPr>
              <w:br/>
              <w:t>(11.2,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6</w:t>
            </w:r>
            <w:r>
              <w:rPr>
                <w:rFonts w:ascii="Calibri" w:eastAsia="Calibri" w:hAnsi="Calibri" w:cs="Calibri"/>
                <w:color w:val="111111"/>
              </w:rPr>
              <w:br/>
              <w:t>(7.0, 22.3)</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0</w:t>
            </w:r>
            <w:r>
              <w:rPr>
                <w:rFonts w:ascii="Calibri" w:eastAsia="Calibri" w:hAnsi="Calibri" w:cs="Calibri"/>
                <w:color w:val="111111"/>
              </w:rPr>
              <w:br/>
              <w:t>(0.8, 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9, 1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0</w:t>
            </w:r>
            <w:r>
              <w:rPr>
                <w:rFonts w:ascii="Calibri" w:eastAsia="Calibri" w:hAnsi="Calibri" w:cs="Calibri"/>
                <w:color w:val="111111"/>
              </w:rPr>
              <w:br/>
              <w:t>(1.0, 8.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6</w:t>
            </w:r>
            <w:r>
              <w:rPr>
                <w:rFonts w:ascii="Calibri" w:eastAsia="Calibri" w:hAnsi="Calibri" w:cs="Calibri"/>
                <w:color w:val="111111"/>
              </w:rPr>
              <w:br/>
              <w:t>(6.7,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0</w:t>
            </w:r>
            <w:r>
              <w:rPr>
                <w:rFonts w:ascii="Calibri" w:eastAsia="Calibri" w:hAnsi="Calibri" w:cs="Calibri"/>
                <w:color w:val="111111"/>
              </w:rPr>
              <w:br/>
              <w:t>(3.3, 12.9)</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3</w:t>
            </w:r>
            <w:r>
              <w:rPr>
                <w:rFonts w:ascii="Calibri" w:eastAsia="Calibri" w:hAnsi="Calibri" w:cs="Calibri"/>
                <w:color w:val="111111"/>
              </w:rPr>
              <w:br/>
              <w:t>(1.9, 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1.4</w:t>
            </w:r>
            <w:r>
              <w:rPr>
                <w:rFonts w:ascii="Calibri" w:eastAsia="Calibri" w:hAnsi="Calibri" w:cs="Calibri"/>
                <w:color w:val="111111"/>
              </w:rPr>
              <w:br/>
              <w:t>(4.2, 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2</w:t>
            </w:r>
            <w:r>
              <w:rPr>
                <w:rFonts w:ascii="Calibri" w:eastAsia="Calibri" w:hAnsi="Calibri" w:cs="Calibri"/>
                <w:color w:val="111111"/>
              </w:rPr>
              <w:br/>
              <w:t>(1.5, 1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4.6</w:t>
            </w:r>
            <w:r>
              <w:rPr>
                <w:rFonts w:ascii="Calibri" w:eastAsia="Calibri" w:hAnsi="Calibri" w:cs="Calibri"/>
                <w:color w:val="111111"/>
              </w:rPr>
              <w:br/>
              <w:t>(7.5, 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1.8</w:t>
            </w:r>
            <w:r>
              <w:rPr>
                <w:rFonts w:ascii="Calibri" w:eastAsia="Calibri" w:hAnsi="Calibri" w:cs="Calibri"/>
                <w:color w:val="111111"/>
              </w:rPr>
              <w:br/>
              <w:t>(5.8, 17.4)</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2</w:t>
            </w:r>
            <w:r>
              <w:rPr>
                <w:rFonts w:ascii="Calibri" w:eastAsia="Calibri" w:hAnsi="Calibri" w:cs="Calibri"/>
                <w:color w:val="111111"/>
              </w:rPr>
              <w:br/>
              <w:t>(1.9, 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8.9</w:t>
            </w:r>
            <w:r>
              <w:rPr>
                <w:rFonts w:ascii="Calibri" w:eastAsia="Calibri" w:hAnsi="Calibri" w:cs="Calibri"/>
                <w:color w:val="111111"/>
              </w:rPr>
              <w:br/>
              <w:t>(4.5, 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6, 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8</w:t>
            </w:r>
            <w:r>
              <w:rPr>
                <w:rFonts w:ascii="Calibri" w:eastAsia="Calibri" w:hAnsi="Calibri" w:cs="Calibri"/>
                <w:color w:val="111111"/>
              </w:rPr>
              <w:br/>
              <w:t>(8.6, 2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9.8</w:t>
            </w:r>
            <w:r>
              <w:rPr>
                <w:rFonts w:ascii="Calibri" w:eastAsia="Calibri" w:hAnsi="Calibri" w:cs="Calibri"/>
                <w:color w:val="111111"/>
              </w:rPr>
              <w:br/>
              <w:t>(5.3, 16.6)</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8.1</w:t>
            </w:r>
            <w:r>
              <w:rPr>
                <w:rFonts w:ascii="Calibri" w:eastAsia="Calibri" w:hAnsi="Calibri" w:cs="Calibri"/>
                <w:color w:val="111111"/>
              </w:rPr>
              <w:br/>
              <w:t>(4.2,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8.8</w:t>
            </w:r>
            <w:r>
              <w:rPr>
                <w:rFonts w:ascii="Calibri" w:eastAsia="Calibri" w:hAnsi="Calibri" w:cs="Calibri"/>
                <w:color w:val="111111"/>
              </w:rPr>
              <w:br/>
              <w:t>(10.1, 3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9</w:t>
            </w:r>
            <w:r>
              <w:rPr>
                <w:rFonts w:ascii="Calibri" w:eastAsia="Calibri" w:hAnsi="Calibri" w:cs="Calibri"/>
                <w:color w:val="111111"/>
              </w:rPr>
              <w:br/>
              <w:t>(5.7, 2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0.4</w:t>
            </w:r>
            <w:r>
              <w:rPr>
                <w:rFonts w:ascii="Calibri" w:eastAsia="Calibri" w:hAnsi="Calibri" w:cs="Calibri"/>
                <w:color w:val="111111"/>
              </w:rPr>
              <w:br/>
              <w:t>(16.0, 2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7.3</w:t>
            </w:r>
            <w:r>
              <w:rPr>
                <w:rFonts w:ascii="Calibri" w:eastAsia="Calibri" w:hAnsi="Calibri" w:cs="Calibri"/>
                <w:color w:val="111111"/>
              </w:rPr>
              <w:br/>
              <w:t>(9.2, 25.4)</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5</w:t>
            </w:r>
            <w:r>
              <w:rPr>
                <w:rFonts w:ascii="Calibri" w:eastAsia="Calibri" w:hAnsi="Calibri" w:cs="Calibri"/>
                <w:color w:val="111111"/>
              </w:rPr>
              <w:br/>
              <w:t>(5.2, 1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t>(9.8,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7.0</w:t>
            </w:r>
            <w:r>
              <w:rPr>
                <w:rFonts w:ascii="Calibri" w:eastAsia="Calibri" w:hAnsi="Calibri" w:cs="Calibri"/>
                <w:color w:val="111111"/>
              </w:rPr>
              <w:br/>
              <w:t>(9.0, 2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1.2</w:t>
            </w:r>
            <w:r>
              <w:rPr>
                <w:rFonts w:ascii="Calibri" w:eastAsia="Calibri" w:hAnsi="Calibri" w:cs="Calibri"/>
                <w:color w:val="111111"/>
              </w:rPr>
              <w:br/>
              <w:t>(14.0,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t>(10.1, 27.3)</w:t>
            </w:r>
          </w:p>
        </w:tc>
      </w:tr>
      <w:tr w:rsidR="000A6E2A">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0A6E2A" w:rsidRDefault="00875B75" w:rsidP="00081512">
            <w:pPr>
              <w:spacing w:before="40" w:after="40"/>
              <w:ind w:left="100" w:right="100"/>
            </w:pPr>
            <w:r>
              <w:rPr>
                <w:rFonts w:ascii="Calibri" w:eastAsia="Calibri" w:hAnsi="Calibri" w:cs="Calibri"/>
                <w:i/>
                <w:color w:val="111111"/>
              </w:rPr>
              <w:t xml:space="preserve">Proportion (95% confidence interval) with </w:t>
            </w:r>
            <w:r w:rsidR="00081512" w:rsidRPr="00081512">
              <w:rPr>
                <w:rFonts w:ascii="Calibri" w:eastAsia="Calibri" w:hAnsi="Calibri" w:cs="Calibri"/>
                <w:i/>
                <w:color w:val="111111"/>
              </w:rPr>
              <w:t>10-year predicted risk for ASCVD</w:t>
            </w:r>
            <w:r>
              <w:rPr>
                <w:rFonts w:ascii="Calibri" w:eastAsia="Calibri" w:hAnsi="Calibri" w:cs="Calibri"/>
                <w:i/>
                <w:color w:val="111111"/>
              </w:rPr>
              <w:t xml:space="preserve"> ≥10% or prevalent cardiovascular disease</w:t>
            </w:r>
            <w:r>
              <w:rPr>
                <w:rFonts w:ascii="Calibri" w:eastAsia="Calibri" w:hAnsi="Calibri" w:cs="Calibri"/>
                <w:i/>
                <w:color w:val="111111"/>
                <w:vertAlign w:val="superscript"/>
              </w:rPr>
              <w:t>§‖</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6.6</w:t>
            </w:r>
            <w:r>
              <w:rPr>
                <w:rFonts w:ascii="Calibri" w:eastAsia="Calibri" w:hAnsi="Calibri" w:cs="Calibri"/>
                <w:color w:val="111111"/>
              </w:rPr>
              <w:br/>
              <w:t>(34.7, 3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2.5</w:t>
            </w:r>
            <w:r>
              <w:rPr>
                <w:rFonts w:ascii="Calibri" w:eastAsia="Calibri" w:hAnsi="Calibri" w:cs="Calibri"/>
                <w:color w:val="111111"/>
              </w:rPr>
              <w:br/>
              <w:t>(69.3, 7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5.4</w:t>
            </w:r>
            <w:r>
              <w:rPr>
                <w:rFonts w:ascii="Calibri" w:eastAsia="Calibri" w:hAnsi="Calibri" w:cs="Calibri"/>
                <w:color w:val="111111"/>
              </w:rPr>
              <w:br/>
              <w:t>(61.7, 6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83.8</w:t>
            </w:r>
            <w:r>
              <w:rPr>
                <w:rFonts w:ascii="Calibri" w:eastAsia="Calibri" w:hAnsi="Calibri" w:cs="Calibri"/>
                <w:color w:val="111111"/>
              </w:rPr>
              <w:br/>
              <w:t>(81.6, 8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0.3</w:t>
            </w:r>
            <w:r>
              <w:rPr>
                <w:rFonts w:ascii="Calibri" w:eastAsia="Calibri" w:hAnsi="Calibri" w:cs="Calibri"/>
                <w:color w:val="111111"/>
              </w:rPr>
              <w:br/>
              <w:t>(68.0, 72.7)</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7</w:t>
            </w:r>
            <w:r>
              <w:rPr>
                <w:rFonts w:ascii="Calibri" w:eastAsia="Calibri" w:hAnsi="Calibri" w:cs="Calibri"/>
                <w:color w:val="111111"/>
              </w:rPr>
              <w:br/>
              <w:t>(11.4,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6.8</w:t>
            </w:r>
            <w:r>
              <w:rPr>
                <w:rFonts w:ascii="Calibri" w:eastAsia="Calibri" w:hAnsi="Calibri" w:cs="Calibri"/>
                <w:color w:val="111111"/>
              </w:rPr>
              <w:br/>
              <w:t>(39.0, 5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2.3</w:t>
            </w:r>
            <w:r>
              <w:rPr>
                <w:rFonts w:ascii="Calibri" w:eastAsia="Calibri" w:hAnsi="Calibri" w:cs="Calibri"/>
                <w:color w:val="111111"/>
              </w:rPr>
              <w:br/>
              <w:t>(21.6, 43.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4.4</w:t>
            </w:r>
            <w:r>
              <w:rPr>
                <w:rFonts w:ascii="Calibri" w:eastAsia="Calibri" w:hAnsi="Calibri" w:cs="Calibri"/>
                <w:color w:val="111111"/>
              </w:rPr>
              <w:br/>
              <w:t>(57.7, 7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6.3</w:t>
            </w:r>
            <w:r>
              <w:rPr>
                <w:rFonts w:ascii="Calibri" w:eastAsia="Calibri" w:hAnsi="Calibri" w:cs="Calibri"/>
                <w:color w:val="111111"/>
              </w:rPr>
              <w:br/>
              <w:t>(40.5, 52.1)</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7.4</w:t>
            </w:r>
            <w:r>
              <w:rPr>
                <w:rFonts w:ascii="Calibri" w:eastAsia="Calibri" w:hAnsi="Calibri" w:cs="Calibri"/>
                <w:color w:val="111111"/>
              </w:rPr>
              <w:br/>
              <w:t>(23.3, 3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7.7</w:t>
            </w:r>
            <w:r>
              <w:rPr>
                <w:rFonts w:ascii="Calibri" w:eastAsia="Calibri" w:hAnsi="Calibri" w:cs="Calibri"/>
                <w:color w:val="111111"/>
              </w:rPr>
              <w:br/>
              <w:t>(49.6, 6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7.9</w:t>
            </w:r>
            <w:r>
              <w:rPr>
                <w:rFonts w:ascii="Calibri" w:eastAsia="Calibri" w:hAnsi="Calibri" w:cs="Calibri"/>
                <w:color w:val="111111"/>
              </w:rPr>
              <w:br/>
              <w:t>(36.9, 5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9.8</w:t>
            </w:r>
            <w:r>
              <w:rPr>
                <w:rFonts w:ascii="Calibri" w:eastAsia="Calibri" w:hAnsi="Calibri" w:cs="Calibri"/>
                <w:color w:val="111111"/>
              </w:rPr>
              <w:br/>
              <w:t>(59.6, 7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7.9</w:t>
            </w:r>
            <w:r>
              <w:rPr>
                <w:rFonts w:ascii="Calibri" w:eastAsia="Calibri" w:hAnsi="Calibri" w:cs="Calibri"/>
                <w:color w:val="111111"/>
              </w:rPr>
              <w:br/>
              <w:t>(50.5, 65.3)</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4.3</w:t>
            </w:r>
            <w:r>
              <w:rPr>
                <w:rFonts w:ascii="Calibri" w:eastAsia="Calibri" w:hAnsi="Calibri" w:cs="Calibri"/>
                <w:color w:val="111111"/>
              </w:rPr>
              <w:br/>
              <w:t>(20.7, 2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5.0</w:t>
            </w:r>
            <w:r>
              <w:rPr>
                <w:rFonts w:ascii="Calibri" w:eastAsia="Calibri" w:hAnsi="Calibri" w:cs="Calibri"/>
                <w:color w:val="111111"/>
              </w:rPr>
              <w:br/>
              <w:t>(43.7, 6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27.4, 4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2.6</w:t>
            </w:r>
            <w:r>
              <w:rPr>
                <w:rFonts w:ascii="Calibri" w:eastAsia="Calibri" w:hAnsi="Calibri" w:cs="Calibri"/>
                <w:color w:val="111111"/>
              </w:rPr>
              <w:br/>
              <w:t>(63.2, 8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5.2</w:t>
            </w:r>
            <w:r>
              <w:rPr>
                <w:rFonts w:ascii="Calibri" w:eastAsia="Calibri" w:hAnsi="Calibri" w:cs="Calibri"/>
                <w:color w:val="111111"/>
              </w:rPr>
              <w:br/>
              <w:t>(47.0, 63.3)</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5.7</w:t>
            </w:r>
            <w:r>
              <w:rPr>
                <w:rFonts w:ascii="Calibri" w:eastAsia="Calibri" w:hAnsi="Calibri" w:cs="Calibri"/>
                <w:color w:val="111111"/>
              </w:rPr>
              <w:br/>
              <w:t>(40.4, 5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9.0</w:t>
            </w:r>
            <w:r>
              <w:rPr>
                <w:rFonts w:ascii="Calibri" w:eastAsia="Calibri" w:hAnsi="Calibri" w:cs="Calibri"/>
                <w:color w:val="111111"/>
              </w:rPr>
              <w:br/>
              <w:t>(69.3, 88.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5.6</w:t>
            </w:r>
            <w:r>
              <w:rPr>
                <w:rFonts w:ascii="Calibri" w:eastAsia="Calibri" w:hAnsi="Calibri" w:cs="Calibri"/>
                <w:color w:val="111111"/>
              </w:rPr>
              <w:br/>
              <w:t>(54.7, 7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90.2</w:t>
            </w:r>
            <w:r>
              <w:rPr>
                <w:rFonts w:ascii="Calibri" w:eastAsia="Calibri" w:hAnsi="Calibri" w:cs="Calibri"/>
                <w:color w:val="111111"/>
              </w:rPr>
              <w:br/>
              <w:t>(83.8, 96.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5.6</w:t>
            </w:r>
            <w:r>
              <w:rPr>
                <w:rFonts w:ascii="Calibri" w:eastAsia="Calibri" w:hAnsi="Calibri" w:cs="Calibri"/>
                <w:color w:val="111111"/>
              </w:rPr>
              <w:br/>
              <w:t>(69.5, 81.7)</w:t>
            </w:r>
          </w:p>
        </w:tc>
      </w:tr>
      <w:tr w:rsidR="000A6E2A">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1.9</w:t>
            </w:r>
            <w:r>
              <w:rPr>
                <w:rFonts w:ascii="Calibri" w:eastAsia="Calibri" w:hAnsi="Calibri" w:cs="Calibri"/>
                <w:color w:val="111111"/>
              </w:rPr>
              <w:br/>
              <w:t>(59.4, 6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81.6</w:t>
            </w:r>
            <w:r>
              <w:rPr>
                <w:rFonts w:ascii="Calibri" w:eastAsia="Calibri" w:hAnsi="Calibri" w:cs="Calibri"/>
                <w:color w:val="111111"/>
              </w:rPr>
              <w:br/>
              <w:t>(78.0, 8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9.9</w:t>
            </w:r>
            <w:r>
              <w:rPr>
                <w:rFonts w:ascii="Calibri" w:eastAsia="Calibri" w:hAnsi="Calibri" w:cs="Calibri"/>
                <w:color w:val="111111"/>
              </w:rPr>
              <w:br/>
              <w:t>(75.9, 84.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92.8</w:t>
            </w:r>
            <w:r>
              <w:rPr>
                <w:rFonts w:ascii="Calibri" w:eastAsia="Calibri" w:hAnsi="Calibri" w:cs="Calibri"/>
                <w:color w:val="111111"/>
              </w:rPr>
              <w:br/>
              <w:t>(91.0, 9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81.8</w:t>
            </w:r>
            <w:r>
              <w:rPr>
                <w:rFonts w:ascii="Calibri" w:eastAsia="Calibri" w:hAnsi="Calibri" w:cs="Calibri"/>
                <w:color w:val="111111"/>
              </w:rPr>
              <w:br/>
              <w:t>(79.4, 84.2)</w:t>
            </w:r>
          </w:p>
        </w:tc>
      </w:tr>
      <w:tr w:rsidR="000A6E2A">
        <w:trPr>
          <w:cantSplit/>
          <w:jc w:val="center"/>
        </w:trPr>
        <w:tc>
          <w:tcPr>
            <w:tcW w:w="1116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lastRenderedPageBreak/>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t>Elevated blood pressure: systolic/diastolic blood pressure 120-129/&lt;80 mm Hg;</w:t>
            </w:r>
            <w:r>
              <w:rPr>
                <w:rFonts w:ascii="Calibri" w:eastAsia="Calibri" w:hAnsi="Calibri" w:cs="Calibri"/>
                <w:color w:val="000000"/>
              </w:rPr>
              <w:br/>
              <w:t>Stage 1 hypertension: systolic/diastolic blood pressure 130-139/80-89 mm Hg;</w:t>
            </w:r>
            <w:r>
              <w:rPr>
                <w:rFonts w:ascii="Calibri" w:eastAsia="Calibri" w:hAnsi="Calibri" w:cs="Calibri"/>
                <w:color w:val="000000"/>
              </w:rPr>
              <w:br/>
              <w:t>Stage 2 hypertension: systolic/diastolic blood pressure ≥ 140/90 mm Hg.</w:t>
            </w:r>
          </w:p>
        </w:tc>
      </w:tr>
      <w:tr w:rsidR="000A6E2A">
        <w:trPr>
          <w:cantSplit/>
          <w:jc w:val="center"/>
        </w:trPr>
        <w:tc>
          <w:tcPr>
            <w:tcW w:w="1116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0A6E2A">
        <w:trPr>
          <w:cantSplit/>
          <w:jc w:val="center"/>
        </w:trPr>
        <w:tc>
          <w:tcPr>
            <w:tcW w:w="1116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0A6E2A">
        <w:trPr>
          <w:cantSplit/>
          <w:jc w:val="center"/>
        </w:trPr>
        <w:tc>
          <w:tcPr>
            <w:tcW w:w="1116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0A6E2A">
        <w:trPr>
          <w:cantSplit/>
          <w:jc w:val="center"/>
        </w:trPr>
        <w:tc>
          <w:tcPr>
            <w:tcW w:w="1116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Predicted risk for cardiovascular disease was computed using the Pooled Cohort Risk equations, based on the guideline by American College of Cardiology / American Heart Association, 2013</w:t>
            </w:r>
          </w:p>
        </w:tc>
      </w:tr>
      <w:tr w:rsidR="000A6E2A">
        <w:trPr>
          <w:cantSplit/>
          <w:jc w:val="center"/>
        </w:trPr>
        <w:tc>
          <w:tcPr>
            <w:tcW w:w="1116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Data from survey participants with prevalent cardiovascular disease were not included for these statistics</w:t>
            </w:r>
          </w:p>
        </w:tc>
      </w:tr>
      <w:tr w:rsidR="000A6E2A">
        <w:trPr>
          <w:cantSplit/>
          <w:jc w:val="center"/>
        </w:trPr>
        <w:tc>
          <w:tcPr>
            <w:tcW w:w="11160" w:type="dxa"/>
            <w:gridSpan w:val="6"/>
            <w:shd w:val="clear" w:color="auto" w:fill="FFFFFF"/>
            <w:tcMar>
              <w:top w:w="0" w:type="dxa"/>
              <w:left w:w="0" w:type="dxa"/>
              <w:bottom w:w="0" w:type="dxa"/>
              <w:right w:w="0" w:type="dxa"/>
            </w:tcMar>
            <w:vAlign w:val="center"/>
          </w:tcPr>
          <w:p w:rsidR="000A6E2A" w:rsidRDefault="00081512">
            <w:pPr>
              <w:spacing w:after="0"/>
            </w:pPr>
            <w:r>
              <w:rPr>
                <w:rFonts w:ascii="Calibri" w:eastAsia="Calibri" w:hAnsi="Calibri" w:cs="Calibri"/>
                <w:color w:val="000000"/>
              </w:rPr>
              <w:t xml:space="preserve">ASCVD = atherosclerotic cardiovascular disease; </w:t>
            </w:r>
            <w:r w:rsidR="00875B75">
              <w:rPr>
                <w:rFonts w:ascii="Calibri" w:eastAsia="Calibri" w:hAnsi="Calibri" w:cs="Calibri"/>
                <w:color w:val="000000"/>
              </w:rPr>
              <w:t>CKD = chronic kidney disease</w:t>
            </w:r>
          </w:p>
        </w:tc>
      </w:tr>
    </w:tbl>
    <w:p w:rsidR="000A6E2A" w:rsidRDefault="00875B75">
      <w:r>
        <w:br w:type="page"/>
      </w:r>
    </w:p>
    <w:p w:rsidR="000A6E2A" w:rsidRDefault="00875B75">
      <w:r>
        <w:lastRenderedPageBreak/>
        <w:t xml:space="preserve">Figure 1: Estimated distribution of 10-year predicted </w:t>
      </w:r>
      <w:r w:rsidR="009A6EC7" w:rsidRPr="009A6EC7">
        <w:t>atherosclerotic</w:t>
      </w:r>
      <w:r w:rsidR="009A6EC7">
        <w:t xml:space="preserve"> </w:t>
      </w:r>
      <w:r>
        <w:t>cardiovascular</w:t>
      </w:r>
      <w:r w:rsidR="009A6EC7">
        <w:t xml:space="preserve"> disease</w:t>
      </w:r>
      <w:r>
        <w:t xml:space="preserve"> risk among US adults with predicted risk &lt; 10% overall and for those with diabetes, chronic kidney disease, ≥ 65 years of age, or any of the preceding conditions.</w:t>
      </w:r>
    </w:p>
    <w:p w:rsidR="000A6E2A" w:rsidRDefault="00875B75">
      <w:r>
        <w:rPr>
          <w:noProof/>
        </w:rPr>
        <w:drawing>
          <wp:inline distT="0" distB="0" distL="0" distR="0">
            <wp:extent cx="5486400" cy="685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7"/>
                    <a:srcRect/>
                    <a:stretch>
                      <a:fillRect/>
                    </a:stretch>
                  </pic:blipFill>
                  <pic:spPr bwMode="auto">
                    <a:xfrm>
                      <a:off x="0" y="0"/>
                      <a:ext cx="76200" cy="95250"/>
                    </a:xfrm>
                    <a:prstGeom prst="rect">
                      <a:avLst/>
                    </a:prstGeom>
                    <a:noFill/>
                  </pic:spPr>
                </pic:pic>
              </a:graphicData>
            </a:graphic>
          </wp:inline>
        </w:drawing>
      </w:r>
    </w:p>
    <w:p w:rsidR="000A6E2A" w:rsidRDefault="00875B75">
      <w:r>
        <w:t xml:space="preserve">Results do not include data from survey participants with prevalent cardiovascular disease or 10-year predicted risk for </w:t>
      </w:r>
      <w:r w:rsidR="002E7574" w:rsidRPr="002E7574">
        <w:t>atherosclerotic</w:t>
      </w:r>
      <w:r w:rsidR="002E7574">
        <w:t xml:space="preserve"> </w:t>
      </w:r>
      <w:r>
        <w:t>cardiovascular disease ≥ 10%.</w:t>
      </w:r>
      <w:r>
        <w:br w:type="page"/>
      </w:r>
    </w:p>
    <w:p w:rsidR="000A6E2A" w:rsidRDefault="00875B75">
      <w:r>
        <w:lastRenderedPageBreak/>
        <w:t xml:space="preserve">Figure 2: Estimated Probability of ten-year predicted risk for </w:t>
      </w:r>
      <w:r w:rsidR="002E7574" w:rsidRPr="002E7574">
        <w:t>atherosclerotic</w:t>
      </w:r>
      <w:r w:rsidR="002E7574">
        <w:t xml:space="preserve"> </w:t>
      </w:r>
      <w:r>
        <w:t>cardiovascular disease ≥ 10% by age for US adults with diabetes, with chronic kidney disease, and without diabetes or chronic kidney disease.</w:t>
      </w:r>
    </w:p>
    <w:p w:rsidR="000A6E2A" w:rsidRDefault="00875B75">
      <w:r>
        <w:rPr>
          <w:noProof/>
        </w:rPr>
        <w:drawing>
          <wp:inline distT="0" distB="0" distL="0" distR="0">
            <wp:extent cx="54864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8"/>
                    <a:srcRect/>
                    <a:stretch>
                      <a:fillRect/>
                    </a:stretch>
                  </pic:blipFill>
                  <pic:spPr bwMode="auto">
                    <a:xfrm>
                      <a:off x="0" y="0"/>
                      <a:ext cx="76200" cy="82550"/>
                    </a:xfrm>
                    <a:prstGeom prst="rect">
                      <a:avLst/>
                    </a:prstGeom>
                    <a:noFill/>
                  </pic:spPr>
                </pic:pic>
              </a:graphicData>
            </a:graphic>
          </wp:inline>
        </w:drawing>
      </w:r>
    </w:p>
    <w:p w:rsidR="000A6E2A" w:rsidRDefault="00875B75">
      <w:r>
        <w:t xml:space="preserve">* Age at which 50% of the population is expected to have a predicted 10-year risk for </w:t>
      </w:r>
      <w:r w:rsidR="002E7574" w:rsidRPr="002E7574">
        <w:t>atherosclerotic</w:t>
      </w:r>
      <w:r w:rsidR="002E7574">
        <w:t xml:space="preserve"> </w:t>
      </w:r>
      <w:r>
        <w:t>cardiovascular disease ≥ 10%.</w:t>
      </w:r>
    </w:p>
    <w:p w:rsidR="000A6E2A" w:rsidRDefault="00875B75">
      <w:r>
        <w:br w:type="page"/>
      </w:r>
    </w:p>
    <w:p w:rsidR="000A6E2A" w:rsidRPr="009E040E" w:rsidRDefault="00875B75" w:rsidP="009E040E">
      <w:pPr>
        <w:pStyle w:val="Header"/>
        <w:jc w:val="center"/>
        <w:rPr>
          <w:b/>
        </w:rPr>
      </w:pPr>
      <w:r w:rsidRPr="009E040E">
        <w:rPr>
          <w:b/>
        </w:rPr>
        <w:lastRenderedPageBreak/>
        <w:t>SUPPLEMENT</w:t>
      </w:r>
    </w:p>
    <w:p w:rsidR="000A6E2A" w:rsidRDefault="00875B75">
      <w:r>
        <w:br w:type="page"/>
      </w:r>
    </w:p>
    <w:p w:rsidR="000A6E2A" w:rsidRDefault="00875B75">
      <w:r>
        <w:lastRenderedPageBreak/>
        <w:t>Table S1: Characteristics of US adults with stage 1 hypertension, overall and with diabetes, chronic kidney disease, ≥ 65 years of age, or any of the three preceding conditions</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0A6E2A">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0A6E2A">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000000"/>
              </w:rPr>
              <w:t>Sub-groups</w:t>
            </w:r>
          </w:p>
        </w:tc>
      </w:tr>
      <w:tr w:rsidR="000A6E2A">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1,27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204</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CKD</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b/>
                <w:color w:val="111111"/>
              </w:rPr>
              <w:t>Diabetes, CKD, or age 65+ years</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4.0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6.8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7.0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9.7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1.5 (0.8)</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1.9</w:t>
            </w:r>
          </w:p>
        </w:tc>
      </w:tr>
      <w:tr w:rsidR="000A6E2A">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Race / ethnicity</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6.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5.5</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3</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5.1</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6.0</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1</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05.0 (2.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88.8 (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8.4 (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5.4 (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5.8 (2.9)</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4.0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7.1 (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3.2 (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7.9 (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3.8 (1.0)</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9.6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1.1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1.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2.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1.3 (0.4)</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8.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6.7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6.5 (0.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2.2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75.3 (0.6)</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0.0</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42.4</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6.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31.3</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5.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6.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4.2</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6.4</w:t>
            </w:r>
          </w:p>
        </w:tc>
      </w:tr>
      <w:tr w:rsidR="000A6E2A">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0A6E2A" w:rsidRDefault="00875B75">
            <w:pPr>
              <w:spacing w:before="40" w:after="40"/>
              <w:ind w:left="100" w:right="100"/>
              <w:jc w:val="center"/>
            </w:pPr>
            <w:r>
              <w:rPr>
                <w:rFonts w:ascii="Calibri" w:eastAsia="Calibri" w:hAnsi="Calibri" w:cs="Calibri"/>
                <w:color w:val="111111"/>
              </w:rPr>
              <w:t>11.4</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0A6E2A">
        <w:trPr>
          <w:cantSplit/>
          <w:jc w:val="center"/>
        </w:trPr>
        <w:tc>
          <w:tcPr>
            <w:tcW w:w="10800" w:type="dxa"/>
            <w:gridSpan w:val="6"/>
            <w:shd w:val="clear" w:color="auto" w:fill="FFFFFF"/>
            <w:tcMar>
              <w:top w:w="0" w:type="dxa"/>
              <w:left w:w="0" w:type="dxa"/>
              <w:bottom w:w="0" w:type="dxa"/>
              <w:right w:w="0" w:type="dxa"/>
            </w:tcMar>
            <w:vAlign w:val="center"/>
          </w:tcPr>
          <w:p w:rsidR="000A6E2A" w:rsidRDefault="00875B75">
            <w:pPr>
              <w:spacing w:after="0"/>
            </w:pPr>
            <w:r>
              <w:rPr>
                <w:rFonts w:ascii="Calibri" w:eastAsia="Calibri" w:hAnsi="Calibri" w:cs="Calibri"/>
                <w:color w:val="000000"/>
              </w:rPr>
              <w:t>CKD = chronic kidney disease; CVD = cardiovascular disease; HDL = High density lipoprotein</w:t>
            </w:r>
          </w:p>
        </w:tc>
      </w:tr>
    </w:tbl>
    <w:p w:rsidR="000A6E2A" w:rsidRDefault="00875B75">
      <w:r>
        <w:br w:type="page"/>
      </w:r>
    </w:p>
    <w:p w:rsidR="000A6E2A" w:rsidRDefault="00875B75">
      <w:r>
        <w:lastRenderedPageBreak/>
        <w:t>Figure S1: Flowchart showing the number of NHANES participants included in the current analyses.</w:t>
      </w:r>
    </w:p>
    <w:p w:rsidR="000A6E2A" w:rsidRDefault="00875B75">
      <w:r>
        <w:rPr>
          <w:noProof/>
        </w:rPr>
        <w:drawing>
          <wp:inline distT="0" distB="0" distL="0" distR="0">
            <wp:extent cx="5486400" cy="40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9"/>
                    <a:srcRect/>
                    <a:stretch>
                      <a:fillRect/>
                    </a:stretch>
                  </pic:blipFill>
                  <pic:spPr bwMode="auto">
                    <a:xfrm>
                      <a:off x="0" y="0"/>
                      <a:ext cx="76200" cy="55718"/>
                    </a:xfrm>
                    <a:prstGeom prst="rect">
                      <a:avLst/>
                    </a:prstGeom>
                    <a:noFill/>
                  </pic:spPr>
                </pic:pic>
              </a:graphicData>
            </a:graphic>
          </wp:inline>
        </w:drawing>
      </w:r>
    </w:p>
    <w:p w:rsidR="00E079F0" w:rsidRDefault="00875B75">
      <w:r>
        <w:t xml:space="preserve">BP: blood pressure; NHANES: National Health and Nutrition Examination Survey. </w:t>
      </w:r>
    </w:p>
    <w:p w:rsidR="000A6E2A" w:rsidRDefault="00875B75">
      <w:r>
        <w:t xml:space="preserve">* The Completed NHANES interview and exam cells include number with the response rate in parentheses. </w:t>
      </w:r>
    </w:p>
    <w:p w:rsidR="000A6E2A" w:rsidRDefault="00875B75">
      <w:r>
        <w:br w:type="page"/>
      </w:r>
    </w:p>
    <w:p w:rsidR="000A6E2A" w:rsidRDefault="00875B75">
      <w:r>
        <w:lastRenderedPageBreak/>
        <w:t xml:space="preserve">Figure S2: Estimated distribution of 10-year predicted </w:t>
      </w:r>
      <w:r w:rsidR="00ED208B" w:rsidRPr="00ED208B">
        <w:t>atherosclerotic</w:t>
      </w:r>
      <w:r w:rsidR="00ED208B">
        <w:t xml:space="preserve"> </w:t>
      </w:r>
      <w:r>
        <w:t>cardiovascular risk among US adults with stage 1 hypertension and predicted risk &lt; 10% overall and for those with diabetes, chronic kidney disease, ≥ 65 years of age, or any of the preceding conditions.</w:t>
      </w:r>
    </w:p>
    <w:p w:rsidR="000A6E2A" w:rsidRDefault="00875B75">
      <w:r>
        <w:rPr>
          <w:noProof/>
        </w:rPr>
        <w:drawing>
          <wp:inline distT="0" distB="0" distL="0" distR="0">
            <wp:extent cx="5486400" cy="685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0"/>
                    <a:srcRect/>
                    <a:stretch>
                      <a:fillRect/>
                    </a:stretch>
                  </pic:blipFill>
                  <pic:spPr bwMode="auto">
                    <a:xfrm>
                      <a:off x="0" y="0"/>
                      <a:ext cx="76200" cy="95250"/>
                    </a:xfrm>
                    <a:prstGeom prst="rect">
                      <a:avLst/>
                    </a:prstGeom>
                    <a:noFill/>
                  </pic:spPr>
                </pic:pic>
              </a:graphicData>
            </a:graphic>
          </wp:inline>
        </w:drawing>
      </w:r>
      <w:bookmarkStart w:id="0" w:name="_GoBack"/>
      <w:bookmarkEnd w:id="0"/>
    </w:p>
    <w:p w:rsidR="000A6E2A" w:rsidRDefault="00875B75">
      <w:r>
        <w:t xml:space="preserve">Results do not include data from survey participants with prevalent cardiovascular disease or 10-year predicted risk for </w:t>
      </w:r>
      <w:r w:rsidR="00ED208B" w:rsidRPr="00ED208B">
        <w:t>atherosclerotic</w:t>
      </w:r>
      <w:r w:rsidR="00ED208B">
        <w:t xml:space="preserve"> </w:t>
      </w:r>
      <w:r>
        <w:t>cardiovascular disease ≥ 10%.</w:t>
      </w:r>
    </w:p>
    <w:p w:rsidR="000A6E2A" w:rsidRDefault="000A6E2A"/>
    <w:p w:rsidR="000A6E2A" w:rsidRDefault="00875B75">
      <w:r>
        <w:t xml:space="preserve">Figure S3: Estimated Probability of ten-year predicted risk for </w:t>
      </w:r>
      <w:r w:rsidR="00584EF3" w:rsidRPr="00584EF3">
        <w:t>atherosclerotic</w:t>
      </w:r>
      <w:r w:rsidR="00584EF3">
        <w:t xml:space="preserve"> </w:t>
      </w:r>
      <w:r>
        <w:t>cardiovascular disease ≥ 10% by age among US adults with stage 1 hypertension and diabetes, chronic kidney disease, and with without diabetes or chronic kidney disease.</w:t>
      </w:r>
    </w:p>
    <w:p w:rsidR="000A6E2A" w:rsidRDefault="00875B75">
      <w:r>
        <w:rPr>
          <w:noProof/>
        </w:rPr>
        <w:drawing>
          <wp:inline distT="0" distB="0" distL="0" distR="0">
            <wp:extent cx="54864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1"/>
                    <a:srcRect/>
                    <a:stretch>
                      <a:fillRect/>
                    </a:stretch>
                  </pic:blipFill>
                  <pic:spPr bwMode="auto">
                    <a:xfrm>
                      <a:off x="0" y="0"/>
                      <a:ext cx="76200" cy="82550"/>
                    </a:xfrm>
                    <a:prstGeom prst="rect">
                      <a:avLst/>
                    </a:prstGeom>
                    <a:noFill/>
                  </pic:spPr>
                </pic:pic>
              </a:graphicData>
            </a:graphic>
          </wp:inline>
        </w:drawing>
      </w:r>
    </w:p>
    <w:p w:rsidR="000A6E2A" w:rsidRDefault="00875B75">
      <w:r>
        <w:t xml:space="preserve">* Age at which 50% of the population is expected to have a predicted 10-year risk for </w:t>
      </w:r>
      <w:r w:rsidR="00D53778" w:rsidRPr="00D53778">
        <w:t>atherosclerotic</w:t>
      </w:r>
      <w:r w:rsidR="00D53778">
        <w:t xml:space="preserve"> </w:t>
      </w:r>
      <w:r>
        <w:t>cardiovascular disease ≥ 10%.</w:t>
      </w:r>
    </w:p>
    <w:sectPr w:rsidR="000A6E2A" w:rsidSect="007B6C2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7952" w:rsidRDefault="00F87952" w:rsidP="00263DE1">
      <w:pPr>
        <w:spacing w:after="0" w:line="240" w:lineRule="auto"/>
      </w:pPr>
      <w:r>
        <w:separator/>
      </w:r>
    </w:p>
  </w:endnote>
  <w:endnote w:type="continuationSeparator" w:id="0">
    <w:p w:rsidR="00F87952" w:rsidRDefault="00F87952"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rsidR="00466B4A" w:rsidRDefault="00466B4A">
        <w:pPr>
          <w:pStyle w:val="Footer"/>
          <w:jc w:val="right"/>
        </w:pPr>
        <w:r>
          <w:fldChar w:fldCharType="begin"/>
        </w:r>
        <w:r>
          <w:instrText xml:space="preserve"> PAGE   \* MERGEFORMAT </w:instrText>
        </w:r>
        <w:r>
          <w:fldChar w:fldCharType="separate"/>
        </w:r>
        <w:r w:rsidR="008F4F49">
          <w:rPr>
            <w:noProof/>
          </w:rPr>
          <w:t>17</w:t>
        </w:r>
        <w:r>
          <w:rPr>
            <w:noProof/>
          </w:rPr>
          <w:fldChar w:fldCharType="end"/>
        </w:r>
      </w:p>
    </w:sdtContent>
  </w:sdt>
  <w:p w:rsidR="00466B4A" w:rsidRDefault="00466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7952" w:rsidRDefault="00F87952" w:rsidP="00263DE1">
      <w:pPr>
        <w:spacing w:after="0" w:line="240" w:lineRule="auto"/>
      </w:pPr>
      <w:r>
        <w:separator/>
      </w:r>
    </w:p>
  </w:footnote>
  <w:footnote w:type="continuationSeparator" w:id="0">
    <w:p w:rsidR="00F87952" w:rsidRDefault="00F87952" w:rsidP="00263D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06154"/>
    <w:rsid w:val="0002670A"/>
    <w:rsid w:val="00044389"/>
    <w:rsid w:val="00057C17"/>
    <w:rsid w:val="00070FB1"/>
    <w:rsid w:val="000733B7"/>
    <w:rsid w:val="00081512"/>
    <w:rsid w:val="00084E99"/>
    <w:rsid w:val="000858F9"/>
    <w:rsid w:val="000947F0"/>
    <w:rsid w:val="000A6E2A"/>
    <w:rsid w:val="000D7DFE"/>
    <w:rsid w:val="000F3DEB"/>
    <w:rsid w:val="001219C0"/>
    <w:rsid w:val="0013339F"/>
    <w:rsid w:val="00140D65"/>
    <w:rsid w:val="001D0D8E"/>
    <w:rsid w:val="001D3479"/>
    <w:rsid w:val="001D6D86"/>
    <w:rsid w:val="001E51E8"/>
    <w:rsid w:val="001E56B2"/>
    <w:rsid w:val="00226778"/>
    <w:rsid w:val="00250ADE"/>
    <w:rsid w:val="00253657"/>
    <w:rsid w:val="00263A46"/>
    <w:rsid w:val="00263DE1"/>
    <w:rsid w:val="00265ACF"/>
    <w:rsid w:val="00277C35"/>
    <w:rsid w:val="00280E5D"/>
    <w:rsid w:val="002A4987"/>
    <w:rsid w:val="002A5610"/>
    <w:rsid w:val="002B13ED"/>
    <w:rsid w:val="002E4201"/>
    <w:rsid w:val="002E420E"/>
    <w:rsid w:val="002E7574"/>
    <w:rsid w:val="003004E6"/>
    <w:rsid w:val="00302DEC"/>
    <w:rsid w:val="003449EA"/>
    <w:rsid w:val="00344CD1"/>
    <w:rsid w:val="003539EC"/>
    <w:rsid w:val="003662EB"/>
    <w:rsid w:val="00373E5B"/>
    <w:rsid w:val="003949A5"/>
    <w:rsid w:val="00431CFB"/>
    <w:rsid w:val="00466B4A"/>
    <w:rsid w:val="00485FE6"/>
    <w:rsid w:val="004F6CF4"/>
    <w:rsid w:val="005072A5"/>
    <w:rsid w:val="00516BF7"/>
    <w:rsid w:val="005272E7"/>
    <w:rsid w:val="005413C7"/>
    <w:rsid w:val="00584EF3"/>
    <w:rsid w:val="005F0DB5"/>
    <w:rsid w:val="006124A0"/>
    <w:rsid w:val="006261D4"/>
    <w:rsid w:val="006E05E7"/>
    <w:rsid w:val="006E48DA"/>
    <w:rsid w:val="00712BA4"/>
    <w:rsid w:val="0074449C"/>
    <w:rsid w:val="007533DD"/>
    <w:rsid w:val="00756B63"/>
    <w:rsid w:val="00761916"/>
    <w:rsid w:val="00761AF8"/>
    <w:rsid w:val="0076242E"/>
    <w:rsid w:val="00772F53"/>
    <w:rsid w:val="0079276B"/>
    <w:rsid w:val="00792D29"/>
    <w:rsid w:val="00797830"/>
    <w:rsid w:val="007B3BA1"/>
    <w:rsid w:val="007B5003"/>
    <w:rsid w:val="007B6C21"/>
    <w:rsid w:val="007C4DC1"/>
    <w:rsid w:val="00842AFD"/>
    <w:rsid w:val="00843136"/>
    <w:rsid w:val="00846BF3"/>
    <w:rsid w:val="008515F0"/>
    <w:rsid w:val="008544A9"/>
    <w:rsid w:val="0086333A"/>
    <w:rsid w:val="00875B75"/>
    <w:rsid w:val="00896E82"/>
    <w:rsid w:val="008B348F"/>
    <w:rsid w:val="008B57E3"/>
    <w:rsid w:val="008F4F49"/>
    <w:rsid w:val="009608AA"/>
    <w:rsid w:val="009A6EC7"/>
    <w:rsid w:val="009D5C76"/>
    <w:rsid w:val="009E040E"/>
    <w:rsid w:val="00A31CD3"/>
    <w:rsid w:val="00A46343"/>
    <w:rsid w:val="00A825EF"/>
    <w:rsid w:val="00A935A7"/>
    <w:rsid w:val="00A942A4"/>
    <w:rsid w:val="00AD44B5"/>
    <w:rsid w:val="00AE1447"/>
    <w:rsid w:val="00AE79AD"/>
    <w:rsid w:val="00AF0A43"/>
    <w:rsid w:val="00AF0C01"/>
    <w:rsid w:val="00B01000"/>
    <w:rsid w:val="00B05C46"/>
    <w:rsid w:val="00B25F52"/>
    <w:rsid w:val="00B41F31"/>
    <w:rsid w:val="00B46693"/>
    <w:rsid w:val="00B57612"/>
    <w:rsid w:val="00B57872"/>
    <w:rsid w:val="00B6035B"/>
    <w:rsid w:val="00B61055"/>
    <w:rsid w:val="00B624FA"/>
    <w:rsid w:val="00B776BE"/>
    <w:rsid w:val="00B94E46"/>
    <w:rsid w:val="00BA6526"/>
    <w:rsid w:val="00BB1026"/>
    <w:rsid w:val="00BC13A4"/>
    <w:rsid w:val="00BC1BAA"/>
    <w:rsid w:val="00BC7685"/>
    <w:rsid w:val="00BD3A6E"/>
    <w:rsid w:val="00BE43D9"/>
    <w:rsid w:val="00C10CC8"/>
    <w:rsid w:val="00C24C8A"/>
    <w:rsid w:val="00C41907"/>
    <w:rsid w:val="00C70D2C"/>
    <w:rsid w:val="00C752E3"/>
    <w:rsid w:val="00C75434"/>
    <w:rsid w:val="00CA32BB"/>
    <w:rsid w:val="00CA4DE9"/>
    <w:rsid w:val="00D10D3A"/>
    <w:rsid w:val="00D11BE4"/>
    <w:rsid w:val="00D12B3B"/>
    <w:rsid w:val="00D36D1C"/>
    <w:rsid w:val="00D53778"/>
    <w:rsid w:val="00DD7C6A"/>
    <w:rsid w:val="00DE127A"/>
    <w:rsid w:val="00DF57DD"/>
    <w:rsid w:val="00E04C51"/>
    <w:rsid w:val="00E06E87"/>
    <w:rsid w:val="00E079F0"/>
    <w:rsid w:val="00E16453"/>
    <w:rsid w:val="00E34B58"/>
    <w:rsid w:val="00E63E34"/>
    <w:rsid w:val="00E82631"/>
    <w:rsid w:val="00EA3E3B"/>
    <w:rsid w:val="00EA426F"/>
    <w:rsid w:val="00ED208B"/>
    <w:rsid w:val="00ED6B5E"/>
    <w:rsid w:val="00F036EF"/>
    <w:rsid w:val="00F255EB"/>
    <w:rsid w:val="00F27A7D"/>
    <w:rsid w:val="00F45F38"/>
    <w:rsid w:val="00F87952"/>
    <w:rsid w:val="00F879BC"/>
    <w:rsid w:val="00F91E3E"/>
    <w:rsid w:val="00F964CC"/>
    <w:rsid w:val="00FA1A0D"/>
    <w:rsid w:val="00FB35B7"/>
    <w:rsid w:val="00FC29CB"/>
    <w:rsid w:val="00FE37A4"/>
    <w:rsid w:val="00FE4E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E0171"/>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 w:type="paragraph" w:styleId="CommentSubject">
    <w:name w:val="annotation subject"/>
    <w:basedOn w:val="CommentText"/>
    <w:next w:val="CommentText"/>
    <w:link w:val="CommentSubjectChar"/>
    <w:uiPriority w:val="99"/>
    <w:semiHidden/>
    <w:unhideWhenUsed/>
    <w:rsid w:val="00C41907"/>
    <w:rPr>
      <w:b/>
      <w:bCs/>
    </w:rPr>
  </w:style>
  <w:style w:type="character" w:customStyle="1" w:styleId="CommentSubjectChar">
    <w:name w:val="Comment Subject Char"/>
    <w:basedOn w:val="CommentTextChar"/>
    <w:link w:val="CommentSubject"/>
    <w:uiPriority w:val="99"/>
    <w:semiHidden/>
    <w:rsid w:val="00C419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22EE3-6015-458D-B5A5-C35A3A1E0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667</Words>
  <Characters>2090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Jaeger</dc:creator>
  <cp:keywords/>
  <dc:description/>
  <cp:lastModifiedBy>Byron Jaeger</cp:lastModifiedBy>
  <cp:revision>2</cp:revision>
  <dcterms:created xsi:type="dcterms:W3CDTF">2020-08-31T18:49:00Z</dcterms:created>
  <dcterms:modified xsi:type="dcterms:W3CDTF">2020-08-3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XwazBOO"/&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